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89FD13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18"/>
          <w:szCs w:val="18"/>
        </w:rPr>
      </w:pPr>
      <w:r w:rsidRPr="00383D87">
        <w:rPr>
          <w:rFonts w:eastAsiaTheme="minorHAnsi"/>
          <w:b/>
          <w:noProof/>
          <w:sz w:val="32"/>
          <w:szCs w:val="22"/>
          <w:lang w:val="id-ID" w:eastAsia="en-US"/>
        </w:rPr>
        <w:drawing>
          <wp:inline distT="0" distB="0" distL="0" distR="0" wp14:anchorId="257CBC8A" wp14:editId="3D59B600">
            <wp:extent cx="1594884" cy="1594884"/>
            <wp:effectExtent l="0" t="0" r="5715" b="571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960" cy="1600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83D87">
        <w:rPr>
          <w:rStyle w:val="eop"/>
        </w:rPr>
        <w:t> </w:t>
      </w:r>
    </w:p>
    <w:p w14:paraId="35BEA2A3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normaltextrun"/>
          <w:b/>
          <w:bCs/>
          <w:sz w:val="28"/>
          <w:szCs w:val="28"/>
          <w:lang w:val="id-ID"/>
        </w:rPr>
      </w:pPr>
    </w:p>
    <w:p w14:paraId="6D720DCB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UNIVERSITAS INDONESIA</w:t>
      </w:r>
      <w:r w:rsidRPr="00383D87">
        <w:rPr>
          <w:rStyle w:val="eop"/>
          <w:sz w:val="28"/>
          <w:szCs w:val="28"/>
        </w:rPr>
        <w:t> </w:t>
      </w:r>
    </w:p>
    <w:p w14:paraId="4B8828FF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4199890A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b/>
          <w:sz w:val="28"/>
          <w:szCs w:val="28"/>
        </w:rPr>
      </w:pPr>
      <w:r w:rsidRPr="00383D87">
        <w:rPr>
          <w:rStyle w:val="eop"/>
          <w:b/>
          <w:bCs/>
          <w:sz w:val="28"/>
          <w:szCs w:val="28"/>
        </w:rPr>
        <w:t>SISTEM BERBASIS PENGETAHUAN </w:t>
      </w:r>
    </w:p>
    <w:p w14:paraId="3A2B2CA2" w14:textId="11F39C4B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sz w:val="28"/>
          <w:szCs w:val="28"/>
          <w:lang w:val="id-ID"/>
        </w:rPr>
        <w:t>LAPORAN PROYEK JARINGAN SYARAF TIRUAN </w:t>
      </w:r>
      <w:r w:rsidR="00454013">
        <w:rPr>
          <w:rStyle w:val="normaltextrun"/>
          <w:sz w:val="28"/>
          <w:szCs w:val="28"/>
          <w:lang w:val="en-US"/>
        </w:rPr>
        <w:t>UNTUK IDENTIFIKASI SISTEM</w:t>
      </w:r>
    </w:p>
    <w:p w14:paraId="255C213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normaltextrun"/>
          <w:b/>
          <w:bCs/>
          <w:sz w:val="28"/>
          <w:szCs w:val="28"/>
          <w:lang w:val="id-ID"/>
        </w:rPr>
      </w:pPr>
    </w:p>
    <w:p w14:paraId="5A71FC36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61E59249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3F29DF39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44656C57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01FA2F42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75F3AEC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2085AE51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437D1AB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3175B3C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0B7F5521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2EF1996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0597943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231CA1A6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1C72173A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</w:p>
    <w:p w14:paraId="5FF1CF34" w14:textId="3224311F" w:rsidR="002C4CD4" w:rsidRPr="00383D87" w:rsidRDefault="00613E68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en-US"/>
        </w:rPr>
        <w:t>Hansel Matthew</w:t>
      </w:r>
      <w:r w:rsidR="002C4CD4" w:rsidRPr="00383D87">
        <w:rPr>
          <w:rStyle w:val="normaltextrun"/>
          <w:b/>
          <w:bCs/>
          <w:sz w:val="28"/>
          <w:szCs w:val="28"/>
          <w:lang w:val="id-ID"/>
        </w:rPr>
        <w:t xml:space="preserve"> (</w:t>
      </w:r>
      <w:r w:rsidRPr="00383D87">
        <w:rPr>
          <w:rStyle w:val="normaltextrun"/>
          <w:b/>
          <w:bCs/>
          <w:sz w:val="28"/>
          <w:szCs w:val="28"/>
          <w:lang w:val="en-US"/>
        </w:rPr>
        <w:t>1806194914</w:t>
      </w:r>
      <w:r w:rsidR="002C4CD4" w:rsidRPr="00383D87">
        <w:rPr>
          <w:rStyle w:val="normaltextrun"/>
          <w:b/>
          <w:bCs/>
          <w:sz w:val="28"/>
          <w:szCs w:val="28"/>
          <w:lang w:val="id-ID"/>
        </w:rPr>
        <w:t>)</w:t>
      </w:r>
      <w:r w:rsidR="002C4CD4" w:rsidRPr="00383D87">
        <w:rPr>
          <w:rStyle w:val="eop"/>
          <w:sz w:val="28"/>
          <w:szCs w:val="28"/>
        </w:rPr>
        <w:t> </w:t>
      </w:r>
    </w:p>
    <w:p w14:paraId="5AA6F48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51FEC0F2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353CD3B7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 </w:t>
      </w:r>
    </w:p>
    <w:p w14:paraId="7992D81D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1179B91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05BD5D47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FAKULTAS TEKNIK</w:t>
      </w:r>
      <w:r w:rsidRPr="00383D87">
        <w:rPr>
          <w:rStyle w:val="eop"/>
          <w:sz w:val="28"/>
          <w:szCs w:val="28"/>
        </w:rPr>
        <w:t> </w:t>
      </w:r>
    </w:p>
    <w:p w14:paraId="4CB024B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PROGRAM STUDI TEKNIK ELEKTRO</w:t>
      </w:r>
      <w:r w:rsidRPr="00383D87">
        <w:rPr>
          <w:rStyle w:val="eop"/>
          <w:sz w:val="28"/>
          <w:szCs w:val="28"/>
        </w:rPr>
        <w:t> </w:t>
      </w:r>
    </w:p>
    <w:p w14:paraId="1C7C611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6AA63B99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DEPOK</w:t>
      </w:r>
      <w:r w:rsidRPr="00383D87">
        <w:rPr>
          <w:rStyle w:val="eop"/>
          <w:sz w:val="28"/>
          <w:szCs w:val="28"/>
        </w:rPr>
        <w:t> </w:t>
      </w:r>
    </w:p>
    <w:p w14:paraId="064940EA" w14:textId="0C3B241C" w:rsidR="002C4CD4" w:rsidRPr="00383D87" w:rsidRDefault="008B224B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  <w:r>
        <w:rPr>
          <w:rStyle w:val="normaltextrun"/>
          <w:b/>
          <w:bCs/>
          <w:sz w:val="28"/>
          <w:szCs w:val="28"/>
          <w:lang w:val="en-US"/>
        </w:rPr>
        <w:t>MEI</w:t>
      </w:r>
      <w:r w:rsidR="002C4CD4" w:rsidRPr="00383D87">
        <w:rPr>
          <w:rStyle w:val="normaltextrun"/>
          <w:b/>
          <w:bCs/>
          <w:sz w:val="28"/>
          <w:szCs w:val="28"/>
          <w:lang w:val="id-ID"/>
        </w:rPr>
        <w:t> 202</w:t>
      </w:r>
      <w:r w:rsidR="00A95E06" w:rsidRPr="00383D87">
        <w:rPr>
          <w:rStyle w:val="normaltextrun"/>
          <w:b/>
          <w:bCs/>
          <w:sz w:val="28"/>
          <w:szCs w:val="28"/>
          <w:lang w:val="en-US"/>
        </w:rPr>
        <w:t>1</w:t>
      </w:r>
      <w:r w:rsidR="002C4CD4" w:rsidRPr="00383D87">
        <w:rPr>
          <w:rStyle w:val="eop"/>
          <w:sz w:val="28"/>
          <w:szCs w:val="28"/>
        </w:rPr>
        <w:t> </w:t>
      </w:r>
    </w:p>
    <w:p w14:paraId="434C0CCD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bookmarkStart w:id="0" w:name="_Toc72179861" w:displacedByCustomXml="next"/>
    <w:sdt>
      <w:sdtPr>
        <w:rPr>
          <w:rFonts w:ascii="Times New Roman" w:eastAsiaTheme="minorHAnsi" w:hAnsi="Times New Roman" w:cs="Times New Roman"/>
          <w:color w:val="auto"/>
          <w:sz w:val="22"/>
          <w:szCs w:val="22"/>
          <w:lang w:val="id-ID"/>
        </w:rPr>
        <w:id w:val="187002782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793EC5D" w14:textId="77777777" w:rsidR="002C4CD4" w:rsidRPr="00383D87" w:rsidRDefault="002C4CD4" w:rsidP="00960329">
          <w:pPr>
            <w:pStyle w:val="TOCHeading"/>
            <w:jc w:val="center"/>
            <w:outlineLvl w:val="0"/>
            <w:rPr>
              <w:rFonts w:ascii="Times New Roman" w:hAnsi="Times New Roman" w:cs="Times New Roman"/>
              <w:b/>
              <w:color w:val="000000" w:themeColor="text1"/>
            </w:rPr>
          </w:pPr>
          <w:r w:rsidRPr="00383D87">
            <w:rPr>
              <w:rFonts w:ascii="Times New Roman" w:hAnsi="Times New Roman" w:cs="Times New Roman"/>
              <w:b/>
              <w:color w:val="000000" w:themeColor="text1"/>
            </w:rPr>
            <w:t>DAFTAR ISI</w:t>
          </w:r>
          <w:bookmarkEnd w:id="0"/>
        </w:p>
        <w:p w14:paraId="60DF8818" w14:textId="77777777" w:rsidR="002C4CD4" w:rsidRPr="00383D87" w:rsidRDefault="002C4CD4" w:rsidP="002C4CD4">
          <w:pPr>
            <w:pStyle w:val="TOC1"/>
            <w:tabs>
              <w:tab w:val="right" w:leader="dot" w:pos="9350"/>
            </w:tabs>
            <w:rPr>
              <w:rFonts w:ascii="Times New Roman" w:hAnsi="Times New Roman"/>
            </w:rPr>
          </w:pPr>
        </w:p>
        <w:p w14:paraId="5D5EC7FC" w14:textId="7F5F8B51" w:rsidR="008B224B" w:rsidRDefault="002C4CD4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r w:rsidRPr="000C058D">
            <w:rPr>
              <w:rFonts w:asciiTheme="majorHAnsi" w:hAnsiTheme="majorHAnsi"/>
            </w:rPr>
            <w:fldChar w:fldCharType="begin"/>
          </w:r>
          <w:r w:rsidRPr="000C058D">
            <w:rPr>
              <w:rFonts w:asciiTheme="majorHAnsi" w:hAnsiTheme="majorHAnsi"/>
            </w:rPr>
            <w:instrText xml:space="preserve"> TOC \o "1-3" \h \z \u </w:instrText>
          </w:r>
          <w:r w:rsidRPr="000C058D">
            <w:rPr>
              <w:rFonts w:asciiTheme="majorHAnsi" w:hAnsiTheme="majorHAnsi"/>
            </w:rPr>
            <w:fldChar w:fldCharType="separate"/>
          </w:r>
          <w:hyperlink w:anchor="_Toc72179861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DAFTAR ISI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1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2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182AEFCE" w14:textId="3EB1CE5F" w:rsidR="008B224B" w:rsidRDefault="00B71CA1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2" w:history="1">
            <w:r w:rsidR="008B224B" w:rsidRPr="00634F18">
              <w:rPr>
                <w:rStyle w:val="Hyperlink"/>
                <w:b/>
                <w:noProof/>
              </w:rPr>
              <w:t>BAB I PENDAHULUA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2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3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423E82D5" w14:textId="2AC64048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3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2.1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Latar Belakang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3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3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732E0CC7" w14:textId="25A4992D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4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2.2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Rumusan Masalah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4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3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48AD219B" w14:textId="10EB3F08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5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2.3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Tujuan Penelitia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5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4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34EF2621" w14:textId="767806CA" w:rsidR="008B224B" w:rsidRDefault="00B71CA1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6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 xml:space="preserve">BAB II </w:t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  <w:lang w:val="en-ID"/>
              </w:rPr>
              <w:t>DASAR TEORI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6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5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55968C44" w14:textId="7D6B79C6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7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2.1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Artificial Neural Network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7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5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0B8FE319" w14:textId="68DF9AF1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8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2.2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i/>
                <w:iCs/>
                <w:noProof/>
              </w:rPr>
              <w:t>Backpropagatio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8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6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2A07FA1E" w14:textId="133BCE38" w:rsidR="008B224B" w:rsidRDefault="00B71CA1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69" w:history="1">
            <w:r w:rsidR="008B224B" w:rsidRPr="00634F18">
              <w:rPr>
                <w:rStyle w:val="Hyperlink"/>
                <w:rFonts w:ascii="Times New Roman" w:hAnsi="Times New Roman"/>
                <w:b/>
                <w:bCs/>
                <w:noProof/>
              </w:rPr>
              <w:t>A.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bCs/>
                <w:noProof/>
              </w:rPr>
              <w:t>Inisialisasi bobot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69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8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0F13280B" w14:textId="065E820F" w:rsidR="008B224B" w:rsidRDefault="00B71CA1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0" w:history="1">
            <w:r w:rsidR="008B224B" w:rsidRPr="00634F18">
              <w:rPr>
                <w:rStyle w:val="Hyperlink"/>
                <w:rFonts w:ascii="Times New Roman" w:hAnsi="Times New Roman"/>
                <w:b/>
                <w:bCs/>
                <w:noProof/>
              </w:rPr>
              <w:t>B.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bCs/>
                <w:noProof/>
              </w:rPr>
              <w:t>Data Preprocessing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0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9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6CF3EAFC" w14:textId="6D1701FD" w:rsidR="008B224B" w:rsidRDefault="00B71CA1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1" w:history="1">
            <w:r w:rsidR="008B224B" w:rsidRPr="00634F18">
              <w:rPr>
                <w:rStyle w:val="Hyperlink"/>
                <w:rFonts w:ascii="Times New Roman" w:hAnsi="Times New Roman"/>
                <w:b/>
                <w:bCs/>
                <w:noProof/>
              </w:rPr>
              <w:t>C.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bCs/>
                <w:noProof/>
              </w:rPr>
              <w:t>Algoritma Pembelajara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1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9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648AC034" w14:textId="6C6C7D0A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2" w:history="1">
            <w:r w:rsidR="008B224B" w:rsidRPr="00634F18">
              <w:rPr>
                <w:rStyle w:val="Hyperlink"/>
                <w:rFonts w:ascii="Times New Roman" w:eastAsiaTheme="majorEastAsia" w:hAnsi="Times New Roman"/>
                <w:b/>
                <w:noProof/>
              </w:rPr>
              <w:t>2.3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Sistem Kendali Berbasis Aritificial Neural Networks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2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11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39FC7211" w14:textId="108BE50B" w:rsidR="008B224B" w:rsidRDefault="00B71CA1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3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BAB III IDENTIKASI SISTEM DAN PENGENDALI MENGGUNAKAN ARTIFICIAL NEURAL NETWORK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3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13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24B0D496" w14:textId="3467139E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4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3.1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Pembuatan Database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4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13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2ED8533D" w14:textId="4CD5DD4A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5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3.2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Proses</w:t>
            </w:r>
            <w:r w:rsidR="008B224B" w:rsidRPr="00634F18">
              <w:rPr>
                <w:rStyle w:val="Hyperlink"/>
                <w:rFonts w:ascii="Times New Roman" w:eastAsia="Times New Roman" w:hAnsi="Times New Roman"/>
                <w:b/>
                <w:noProof/>
                <w:lang w:eastAsia="id-ID"/>
              </w:rPr>
              <w:t xml:space="preserve"> Pelatiha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5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14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3BFE0F58" w14:textId="1E629F4B" w:rsidR="008B224B" w:rsidRDefault="00B71CA1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6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>3.3</w:t>
            </w:r>
            <w:r w:rsidR="008B224B">
              <w:rPr>
                <w:rFonts w:cstheme="minorBidi"/>
                <w:noProof/>
                <w:lang w:val="en-ID" w:eastAsia="zh-CN"/>
              </w:rPr>
              <w:tab/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>Proses</w:t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 xml:space="preserve"> Pengujia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6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17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1C9F880D" w14:textId="4BD3D74F" w:rsidR="008B224B" w:rsidRDefault="00B71CA1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72179877" w:history="1">
            <w:r w:rsidR="008B224B" w:rsidRPr="00634F18">
              <w:rPr>
                <w:rStyle w:val="Hyperlink"/>
                <w:rFonts w:ascii="Times New Roman" w:hAnsi="Times New Roman"/>
                <w:b/>
                <w:noProof/>
              </w:rPr>
              <w:t xml:space="preserve">BAB IV </w:t>
            </w:r>
            <w:r w:rsidR="008B224B" w:rsidRPr="00634F18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>KESIMPULAN</w:t>
            </w:r>
            <w:r w:rsidR="008B224B">
              <w:rPr>
                <w:noProof/>
                <w:webHidden/>
              </w:rPr>
              <w:tab/>
            </w:r>
            <w:r w:rsidR="008B224B">
              <w:rPr>
                <w:noProof/>
                <w:webHidden/>
              </w:rPr>
              <w:fldChar w:fldCharType="begin"/>
            </w:r>
            <w:r w:rsidR="008B224B">
              <w:rPr>
                <w:noProof/>
                <w:webHidden/>
              </w:rPr>
              <w:instrText xml:space="preserve"> PAGEREF _Toc72179877 \h </w:instrText>
            </w:r>
            <w:r w:rsidR="008B224B">
              <w:rPr>
                <w:noProof/>
                <w:webHidden/>
              </w:rPr>
            </w:r>
            <w:r w:rsidR="008B224B">
              <w:rPr>
                <w:noProof/>
                <w:webHidden/>
              </w:rPr>
              <w:fldChar w:fldCharType="separate"/>
            </w:r>
            <w:r w:rsidR="005D6098">
              <w:rPr>
                <w:noProof/>
                <w:webHidden/>
              </w:rPr>
              <w:t>21</w:t>
            </w:r>
            <w:r w:rsidR="008B224B">
              <w:rPr>
                <w:noProof/>
                <w:webHidden/>
              </w:rPr>
              <w:fldChar w:fldCharType="end"/>
            </w:r>
          </w:hyperlink>
        </w:p>
        <w:p w14:paraId="395465A7" w14:textId="2F330F79" w:rsidR="002C4CD4" w:rsidRPr="00383D87" w:rsidRDefault="002C4CD4" w:rsidP="002C4CD4">
          <w:pPr>
            <w:spacing w:after="200" w:line="276" w:lineRule="auto"/>
            <w:rPr>
              <w:rFonts w:ascii="Times New Roman" w:hAnsi="Times New Roman" w:cs="Times New Roman"/>
              <w:b/>
              <w:bCs/>
              <w:noProof/>
            </w:rPr>
          </w:pPr>
          <w:r w:rsidRPr="000C058D">
            <w:rPr>
              <w:rFonts w:asciiTheme="majorHAnsi" w:hAnsiTheme="majorHAnsi" w:cs="Times New Roman"/>
              <w:b/>
              <w:bCs/>
              <w:noProof/>
            </w:rPr>
            <w:fldChar w:fldCharType="end"/>
          </w:r>
        </w:p>
        <w:p w14:paraId="75CC775B" w14:textId="77777777" w:rsidR="002C4CD4" w:rsidRPr="00383D87" w:rsidRDefault="00B71CA1" w:rsidP="002C4CD4">
          <w:pPr>
            <w:spacing w:after="200" w:line="276" w:lineRule="auto"/>
            <w:rPr>
              <w:rStyle w:val="eop"/>
              <w:rFonts w:ascii="Times New Roman" w:hAnsi="Times New Roman" w:cs="Times New Roman"/>
              <w:b/>
            </w:rPr>
          </w:pPr>
        </w:p>
      </w:sdtContent>
    </w:sdt>
    <w:p w14:paraId="400BC709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1EDF6A2E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7BF92C3E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212335F2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5ED93C49" w14:textId="77F9A603" w:rsidR="00F962A1" w:rsidRPr="00383D87" w:rsidRDefault="00F962A1">
      <w:pPr>
        <w:spacing w:after="160" w:line="259" w:lineRule="auto"/>
        <w:rPr>
          <w:rFonts w:ascii="Times New Roman" w:eastAsia="Times New Roman" w:hAnsi="Times New Roman" w:cs="Times New Roman"/>
          <w:b/>
          <w:sz w:val="32"/>
          <w:szCs w:val="24"/>
          <w:lang w:val="en-ID" w:eastAsia="en-ID"/>
        </w:rPr>
      </w:pPr>
      <w:r w:rsidRPr="00383D87">
        <w:rPr>
          <w:rFonts w:ascii="Times New Roman" w:hAnsi="Times New Roman" w:cs="Times New Roman"/>
          <w:b/>
          <w:sz w:val="32"/>
        </w:rPr>
        <w:br w:type="page"/>
      </w:r>
    </w:p>
    <w:p w14:paraId="19ED29B5" w14:textId="0741F2EC" w:rsidR="002C4CD4" w:rsidRDefault="002C4CD4" w:rsidP="00090CBA">
      <w:pPr>
        <w:pStyle w:val="paragraph"/>
        <w:spacing w:before="0" w:beforeAutospacing="0" w:after="0" w:afterAutospacing="0"/>
        <w:jc w:val="center"/>
        <w:textAlignment w:val="baseline"/>
        <w:outlineLvl w:val="0"/>
        <w:rPr>
          <w:b/>
          <w:sz w:val="32"/>
        </w:rPr>
      </w:pPr>
      <w:bookmarkStart w:id="1" w:name="_Toc72179862"/>
      <w:r w:rsidRPr="00383D87">
        <w:rPr>
          <w:b/>
          <w:sz w:val="32"/>
        </w:rPr>
        <w:lastRenderedPageBreak/>
        <w:t>BAB I</w:t>
      </w:r>
      <w:r w:rsidR="00090CBA">
        <w:rPr>
          <w:b/>
          <w:sz w:val="32"/>
        </w:rPr>
        <w:br/>
      </w:r>
      <w:r w:rsidRPr="00383D87">
        <w:rPr>
          <w:b/>
          <w:sz w:val="32"/>
        </w:rPr>
        <w:t>PENDAHULUAN</w:t>
      </w:r>
      <w:bookmarkEnd w:id="1"/>
    </w:p>
    <w:p w14:paraId="081105B4" w14:textId="77777777" w:rsidR="00FD7CAB" w:rsidRPr="00090CBA" w:rsidRDefault="00FD7CAB" w:rsidP="00090CBA">
      <w:pPr>
        <w:pStyle w:val="paragraph"/>
        <w:spacing w:before="0" w:beforeAutospacing="0" w:after="0" w:afterAutospacing="0"/>
        <w:jc w:val="center"/>
        <w:textAlignment w:val="baseline"/>
        <w:outlineLvl w:val="0"/>
        <w:rPr>
          <w:sz w:val="18"/>
          <w:szCs w:val="18"/>
        </w:rPr>
      </w:pPr>
    </w:p>
    <w:p w14:paraId="3A65C019" w14:textId="02C8A5D7" w:rsidR="002C4CD4" w:rsidRPr="009A7CF0" w:rsidRDefault="00CF2C10" w:rsidP="00F2494A">
      <w:pPr>
        <w:pStyle w:val="ListParagraph"/>
        <w:numPr>
          <w:ilvl w:val="0"/>
          <w:numId w:val="13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  <w:lang w:val="en-US"/>
        </w:rPr>
        <w:t xml:space="preserve"> </w:t>
      </w:r>
      <w:bookmarkStart w:id="2" w:name="_Toc72179863"/>
      <w:r w:rsidR="002C4CD4" w:rsidRPr="009A7CF0">
        <w:rPr>
          <w:rFonts w:ascii="Times New Roman" w:hAnsi="Times New Roman" w:cs="Times New Roman"/>
          <w:b/>
          <w:sz w:val="28"/>
        </w:rPr>
        <w:t>Latar Belakang</w:t>
      </w:r>
      <w:bookmarkEnd w:id="2"/>
    </w:p>
    <w:p w14:paraId="0FF60EE1" w14:textId="52B522A7" w:rsidR="005F5D82" w:rsidRPr="00383D87" w:rsidRDefault="00366341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cabang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ilmu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fokus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mempelajari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pengendalian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respon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>.</w:t>
      </w:r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tersebut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tang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banya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ruang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lingkup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epert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kimia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produks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tenaga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listri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bidang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manufaktur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produks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minya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dan gas, dan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masih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banya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lag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>.</w:t>
      </w:r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klasik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PID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dikembangkan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tahun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1940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dalam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industr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90%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lup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pengendalian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PID (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Proporsional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– Integral –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Diferensial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>)</w:t>
      </w:r>
      <w:r w:rsidR="00C86984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r w:rsidR="00D25655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klasik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Sebagian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masih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bekerj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manual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parameter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ditentuk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trial and error.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Penala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ulang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parameter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menghabisk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waktu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yang lama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sert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memak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biay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tinggi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Sering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sekal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industr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parameter </w:t>
      </w:r>
      <w:r w:rsidR="001A75F6" w:rsidRPr="0074739C">
        <w:rPr>
          <w:rFonts w:ascii="Times New Roman" w:hAnsi="Times New Roman" w:cs="Times New Roman"/>
          <w:i/>
          <w:iCs/>
          <w:sz w:val="24"/>
          <w:lang w:val="en-US"/>
        </w:rPr>
        <w:t>default</w:t>
      </w:r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sehingga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memberikan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kinejar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sama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perubahan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titik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operasi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. </w:t>
      </w:r>
    </w:p>
    <w:p w14:paraId="423466A2" w14:textId="791A6E7D" w:rsidR="002C4CD4" w:rsidRDefault="00EF1C4E" w:rsidP="00063B5E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83D87">
        <w:rPr>
          <w:rFonts w:ascii="Times New Roman" w:hAnsi="Times New Roman" w:cs="Times New Roman"/>
          <w:sz w:val="24"/>
        </w:rPr>
        <w:t>Seiring berkembangnya zaman, sistem kendali menjadi semakin dibutuhkan, hal itu dikarenakan kemampuan manusia tidak dapat lagi mengalahkan kemampuan mesin dalam hal mengendalikan dengan akurat dan presisi</w:t>
      </w:r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pun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mengalamn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beberapa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perkembangan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berbaga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jenis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sepert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optimal control, robust control, </w:t>
      </w:r>
      <w:proofErr w:type="spellStart"/>
      <w:proofErr w:type="gramStart"/>
      <w:r w:rsidR="008B350A" w:rsidRPr="00383D87">
        <w:rPr>
          <w:rFonts w:ascii="Times New Roman" w:hAnsi="Times New Roman" w:cs="Times New Roman"/>
          <w:sz w:val="24"/>
          <w:lang w:val="en-US"/>
        </w:rPr>
        <w:t>non linear</w:t>
      </w:r>
      <w:proofErr w:type="spellEnd"/>
      <w:proofErr w:type="gram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control, dan lain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lain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>.</w:t>
      </w:r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Salah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satu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perkembangannya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intelligent control,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adaptif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berbasis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pengetahuan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Terciptalah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cara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mirip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araf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manusia</w:t>
      </w:r>
      <w:proofErr w:type="spellEnd"/>
      <w:r w:rsidR="00E24930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proofErr w:type="gramStart"/>
      <w:r w:rsidR="00E24930">
        <w:rPr>
          <w:rFonts w:ascii="Times New Roman" w:hAnsi="Times New Roman" w:cs="Times New Roman"/>
          <w:sz w:val="24"/>
          <w:lang w:val="en-US"/>
        </w:rPr>
        <w:t>dinamakan</w:t>
      </w:r>
      <w:proofErr w:type="spellEnd"/>
      <w:r w:rsidR="00E24930">
        <w:rPr>
          <w:rFonts w:ascii="Times New Roman" w:hAnsi="Times New Roman" w:cs="Times New Roman"/>
          <w:sz w:val="24"/>
          <w:lang w:val="en-US"/>
        </w:rPr>
        <w:t xml:space="preserve"> </w:t>
      </w:r>
      <w:r w:rsidR="003548EF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r w:rsidR="00E24930" w:rsidRPr="00383D87">
        <w:rPr>
          <w:rFonts w:ascii="Times New Roman" w:hAnsi="Times New Roman" w:cs="Times New Roman"/>
          <w:i/>
          <w:sz w:val="24"/>
        </w:rPr>
        <w:t>Artificial</w:t>
      </w:r>
      <w:proofErr w:type="gramEnd"/>
      <w:r w:rsidR="00E24930" w:rsidRPr="00383D87">
        <w:rPr>
          <w:rFonts w:ascii="Times New Roman" w:hAnsi="Times New Roman" w:cs="Times New Roman"/>
          <w:i/>
          <w:sz w:val="24"/>
        </w:rPr>
        <w:t xml:space="preserve"> Neural Network</w:t>
      </w:r>
      <w:r w:rsidR="00DC2D11">
        <w:rPr>
          <w:rFonts w:ascii="Times New Roman" w:hAnsi="Times New Roman" w:cs="Times New Roman"/>
          <w:i/>
          <w:sz w:val="24"/>
          <w:lang w:val="en-US"/>
        </w:rPr>
        <w:t>.</w:t>
      </w:r>
      <w:r w:rsidR="00240F63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240F63" w:rsidRPr="00383D87">
        <w:rPr>
          <w:rFonts w:ascii="Times New Roman" w:hAnsi="Times New Roman" w:cs="Times New Roman"/>
          <w:i/>
          <w:sz w:val="24"/>
        </w:rPr>
        <w:t>Artificial Neural Network</w:t>
      </w:r>
      <w:r w:rsidR="00240F63" w:rsidRPr="00383D87">
        <w:rPr>
          <w:rFonts w:ascii="Times New Roman" w:hAnsi="Times New Roman" w:cs="Times New Roman"/>
          <w:sz w:val="24"/>
        </w:rPr>
        <w:t>.</w:t>
      </w:r>
      <w:r w:rsidR="00240F63" w:rsidRPr="00383D87">
        <w:rPr>
          <w:rFonts w:ascii="Times New Roman" w:hAnsi="Times New Roman" w:cs="Times New Roman"/>
          <w:i/>
          <w:sz w:val="24"/>
        </w:rPr>
        <w:t xml:space="preserve"> Artificial Neural Network</w:t>
      </w:r>
      <w:r w:rsidR="00240F63" w:rsidRPr="00383D87">
        <w:rPr>
          <w:rFonts w:ascii="Times New Roman" w:hAnsi="Times New Roman" w:cs="Times New Roman"/>
          <w:sz w:val="24"/>
        </w:rPr>
        <w:t xml:space="preserve"> (ANN) atau Jaringan Saraf Tiruan </w:t>
      </w:r>
      <w:proofErr w:type="spellStart"/>
      <w:r w:rsidR="007D2428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7D242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D2428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240F63" w:rsidRPr="00383D87">
        <w:rPr>
          <w:rFonts w:ascii="Times New Roman" w:hAnsi="Times New Roman" w:cs="Times New Roman"/>
          <w:sz w:val="24"/>
        </w:rPr>
        <w:t xml:space="preserve"> sistem adaptif yang dapat mengubah strukturnya untuk memecahkan masalah berdasarkan informasi eksternal maupun internal yang mengalir melalui jaringan tersebut.</w:t>
      </w:r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matematis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karena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 w:rsidRPr="00520BC6">
        <w:rPr>
          <w:rFonts w:ascii="Times New Roman" w:hAnsi="Times New Roman" w:cs="Times New Roman"/>
          <w:i/>
          <w:iCs/>
          <w:sz w:val="24"/>
          <w:lang w:val="en-US"/>
        </w:rPr>
        <w:t>blackbox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dilakuk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cara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menganalisa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perilaku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jika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diberik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variasi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pasang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input dan output.</w:t>
      </w:r>
      <w:r w:rsidR="00B369AF">
        <w:rPr>
          <w:rFonts w:ascii="Times New Roman" w:hAnsi="Times New Roman" w:cs="Times New Roman"/>
          <w:sz w:val="24"/>
          <w:lang w:val="en-US"/>
        </w:rPr>
        <w:t xml:space="preserve"> Dari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perilaku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inilah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maka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saraf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tiru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berusaha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menghasilk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output yang </w:t>
      </w:r>
      <w:proofErr w:type="spellStart"/>
      <w:r w:rsidR="00F33A6C">
        <w:rPr>
          <w:rFonts w:ascii="Times New Roman" w:hAnsi="Times New Roman" w:cs="Times New Roman"/>
          <w:sz w:val="24"/>
          <w:lang w:val="en-US"/>
        </w:rPr>
        <w:t>diinginkan</w:t>
      </w:r>
      <w:proofErr w:type="spellEnd"/>
      <w:r w:rsidR="00F33A6C">
        <w:rPr>
          <w:rFonts w:ascii="Times New Roman" w:hAnsi="Times New Roman" w:cs="Times New Roman"/>
          <w:sz w:val="24"/>
          <w:lang w:val="en-US"/>
        </w:rPr>
        <w:t>.</w:t>
      </w:r>
    </w:p>
    <w:p w14:paraId="060DBB82" w14:textId="77777777" w:rsidR="005C45BD" w:rsidRPr="00383D87" w:rsidRDefault="005C45BD" w:rsidP="00063B5E">
      <w:pPr>
        <w:spacing w:line="360" w:lineRule="auto"/>
        <w:ind w:firstLine="567"/>
        <w:jc w:val="both"/>
        <w:rPr>
          <w:rFonts w:ascii="Times New Roman" w:hAnsi="Times New Roman" w:cs="Times New Roman"/>
          <w:b/>
          <w:sz w:val="28"/>
        </w:rPr>
      </w:pPr>
    </w:p>
    <w:p w14:paraId="3BDF301E" w14:textId="0D455CCB" w:rsidR="002C4CD4" w:rsidRPr="00233588" w:rsidRDefault="005C45BD" w:rsidP="00F2494A">
      <w:pPr>
        <w:pStyle w:val="ListParagraph"/>
        <w:numPr>
          <w:ilvl w:val="0"/>
          <w:numId w:val="13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  <w:lang w:val="en-ID"/>
        </w:rPr>
        <w:t xml:space="preserve"> </w:t>
      </w:r>
      <w:bookmarkStart w:id="3" w:name="_Toc72179864"/>
      <w:proofErr w:type="spellStart"/>
      <w:r w:rsidR="00233588">
        <w:rPr>
          <w:rFonts w:ascii="Times New Roman" w:hAnsi="Times New Roman" w:cs="Times New Roman"/>
          <w:b/>
          <w:sz w:val="28"/>
          <w:lang w:val="en-US"/>
        </w:rPr>
        <w:t>Rumusan</w:t>
      </w:r>
      <w:proofErr w:type="spellEnd"/>
      <w:r w:rsidR="00233588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233588">
        <w:rPr>
          <w:rFonts w:ascii="Times New Roman" w:hAnsi="Times New Roman" w:cs="Times New Roman"/>
          <w:b/>
          <w:sz w:val="28"/>
          <w:lang w:val="en-US"/>
        </w:rPr>
        <w:t>Masalah</w:t>
      </w:r>
      <w:bookmarkEnd w:id="3"/>
      <w:proofErr w:type="spellEnd"/>
    </w:p>
    <w:p w14:paraId="7C45AFDC" w14:textId="29DDDF38" w:rsidR="002C4CD4" w:rsidRPr="00F76B40" w:rsidRDefault="00291D78" w:rsidP="00F2494A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Bagaimana</w:t>
      </w:r>
      <w:proofErr w:type="spellEnd"/>
      <w:r w:rsidR="002C4CD4" w:rsidRPr="00F76B40">
        <w:rPr>
          <w:rFonts w:ascii="Times New Roman" w:hAnsi="Times New Roman" w:cs="Times New Roman"/>
          <w:sz w:val="24"/>
        </w:rPr>
        <w:t xml:space="preserve"> konsep dasar jaringan saraf tiruan</w:t>
      </w:r>
      <w:r w:rsidRPr="00F76B40">
        <w:rPr>
          <w:rFonts w:ascii="Times New Roman" w:hAnsi="Times New Roman" w:cs="Times New Roman"/>
          <w:sz w:val="24"/>
          <w:lang w:val="en-US"/>
        </w:rPr>
        <w:t>?</w:t>
      </w:r>
    </w:p>
    <w:p w14:paraId="18787745" w14:textId="5E01FCE5" w:rsidR="002C4CD4" w:rsidRDefault="000007F8" w:rsidP="00F2494A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Bagaimana</w:t>
      </w:r>
      <w:proofErr w:type="spellEnd"/>
      <w:r w:rsidRPr="00F76B4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cara</w:t>
      </w:r>
      <w:proofErr w:type="spellEnd"/>
      <w:r w:rsidRPr="00F76B4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 w:rsidRPr="00F76B40">
        <w:rPr>
          <w:rFonts w:ascii="Times New Roman" w:hAnsi="Times New Roman" w:cs="Times New Roman"/>
          <w:sz w:val="24"/>
          <w:lang w:val="en-US"/>
        </w:rPr>
        <w:t xml:space="preserve"> </w:t>
      </w:r>
      <w:r w:rsidR="002C4CD4" w:rsidRPr="00F76B40">
        <w:rPr>
          <w:rFonts w:ascii="Times New Roman" w:hAnsi="Times New Roman" w:cs="Times New Roman"/>
          <w:sz w:val="24"/>
        </w:rPr>
        <w:t xml:space="preserve">metode pembelajaran jaringan saraf tiruan dengan menggunakan algoritma </w:t>
      </w:r>
      <w:r w:rsidR="00331AA4"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="00B62132" w:rsidRPr="00F76B40">
        <w:rPr>
          <w:rFonts w:ascii="Times New Roman" w:hAnsi="Times New Roman" w:cs="Times New Roman"/>
          <w:sz w:val="24"/>
          <w:lang w:val="en-US"/>
        </w:rPr>
        <w:t>?</w:t>
      </w:r>
    </w:p>
    <w:p w14:paraId="1CE1928A" w14:textId="6540B7B7" w:rsidR="00F76B40" w:rsidRDefault="00F76B40" w:rsidP="00F2494A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araf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iru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klasifikasi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ataset?</w:t>
      </w:r>
    </w:p>
    <w:p w14:paraId="7ED4C2AA" w14:textId="77777777" w:rsidR="006E5DDB" w:rsidRPr="006E5DDB" w:rsidRDefault="006E5DDB" w:rsidP="006E5DDB">
      <w:pPr>
        <w:spacing w:line="360" w:lineRule="auto"/>
        <w:ind w:left="360"/>
        <w:jc w:val="both"/>
        <w:rPr>
          <w:rFonts w:ascii="Times New Roman" w:hAnsi="Times New Roman" w:cs="Times New Roman"/>
          <w:sz w:val="24"/>
          <w:lang w:val="en-US"/>
        </w:rPr>
      </w:pPr>
    </w:p>
    <w:p w14:paraId="637553A4" w14:textId="0CF26916" w:rsidR="007077F8" w:rsidRPr="00B62132" w:rsidRDefault="007077F8" w:rsidP="007077F8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64ED0F45" w14:textId="4C20077F" w:rsidR="00C51061" w:rsidRDefault="002A635A" w:rsidP="00F2494A">
      <w:pPr>
        <w:pStyle w:val="ListParagraph"/>
        <w:numPr>
          <w:ilvl w:val="0"/>
          <w:numId w:val="13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  <w:szCs w:val="28"/>
          <w:lang w:val="en-US"/>
        </w:rPr>
      </w:pPr>
      <w:bookmarkStart w:id="4" w:name="_Toc72179865"/>
      <w:proofErr w:type="spellStart"/>
      <w:r w:rsidRPr="00C04692">
        <w:rPr>
          <w:rFonts w:ascii="Times New Roman" w:hAnsi="Times New Roman" w:cs="Times New Roman"/>
          <w:b/>
          <w:sz w:val="28"/>
          <w:szCs w:val="28"/>
          <w:lang w:val="en-US"/>
        </w:rPr>
        <w:t>Tujuan</w:t>
      </w:r>
      <w:proofErr w:type="spellEnd"/>
      <w:r w:rsidRPr="00C04692"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proofErr w:type="spellStart"/>
      <w:r w:rsidR="003F029F" w:rsidRPr="00C04692">
        <w:rPr>
          <w:rFonts w:ascii="Times New Roman" w:hAnsi="Times New Roman" w:cs="Times New Roman"/>
          <w:b/>
          <w:sz w:val="28"/>
          <w:szCs w:val="28"/>
          <w:lang w:val="en-US"/>
        </w:rPr>
        <w:t>Penelitian</w:t>
      </w:r>
      <w:bookmarkEnd w:id="4"/>
      <w:proofErr w:type="spellEnd"/>
    </w:p>
    <w:p w14:paraId="51328BB7" w14:textId="374BA743" w:rsidR="002C4CD4" w:rsidRPr="00383D87" w:rsidRDefault="00017609" w:rsidP="003A6F1D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proofErr w:type="spellStart"/>
      <w:r w:rsidRPr="00934605">
        <w:rPr>
          <w:rFonts w:ascii="Times New Roman" w:hAnsi="Times New Roman" w:cs="Times New Roman"/>
          <w:sz w:val="24"/>
          <w:lang w:val="en-US"/>
        </w:rPr>
        <w:t>Berdasark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permasalah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telah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dipapark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maka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tuju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dari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830851">
        <w:rPr>
          <w:rFonts w:ascii="Times New Roman" w:hAnsi="Times New Roman" w:cs="Times New Roman"/>
          <w:bCs/>
          <w:sz w:val="24"/>
          <w:szCs w:val="24"/>
          <w:lang w:val="en-US"/>
        </w:rPr>
        <w:t>lapor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ini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adalah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untuk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menganalisis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dan </w:t>
      </w:r>
      <w:proofErr w:type="spellStart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>mempelajari</w:t>
      </w:r>
      <w:proofErr w:type="spellEnd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>cara</w:t>
      </w:r>
      <w:proofErr w:type="spellEnd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>kerja</w:t>
      </w:r>
      <w:proofErr w:type="spellEnd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dari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saraf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tiruan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dataset</w:t>
      </w:r>
      <w:r w:rsidR="0041099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="00410996">
        <w:rPr>
          <w:rFonts w:ascii="Times New Roman" w:hAnsi="Times New Roman" w:cs="Times New Roman"/>
          <w:bCs/>
          <w:sz w:val="24"/>
          <w:szCs w:val="24"/>
          <w:lang w:val="en-US"/>
        </w:rPr>
        <w:t>diberikan</w:t>
      </w:r>
      <w:proofErr w:type="spellEnd"/>
      <w:r w:rsidR="00410996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2C4CD4" w:rsidRPr="00383D87">
        <w:rPr>
          <w:rFonts w:ascii="Times New Roman" w:hAnsi="Times New Roman" w:cs="Times New Roman"/>
          <w:sz w:val="24"/>
        </w:rPr>
        <w:br w:type="page"/>
      </w:r>
    </w:p>
    <w:p w14:paraId="38D17372" w14:textId="1A26CAFC" w:rsidR="002C4CD4" w:rsidRPr="00765388" w:rsidRDefault="002C4CD4" w:rsidP="00765388">
      <w:pPr>
        <w:pStyle w:val="Heading1"/>
        <w:jc w:val="center"/>
        <w:rPr>
          <w:rFonts w:ascii="Times New Roman" w:hAnsi="Times New Roman" w:cs="Times New Roman"/>
          <w:b/>
          <w:color w:val="auto"/>
        </w:rPr>
      </w:pPr>
      <w:bookmarkStart w:id="5" w:name="_Toc72179866"/>
      <w:r w:rsidRPr="00765388">
        <w:rPr>
          <w:rFonts w:ascii="Times New Roman" w:hAnsi="Times New Roman" w:cs="Times New Roman"/>
          <w:b/>
          <w:color w:val="auto"/>
        </w:rPr>
        <w:lastRenderedPageBreak/>
        <w:t>BAB II</w:t>
      </w:r>
      <w:r w:rsidR="0083445D" w:rsidRPr="00765388">
        <w:rPr>
          <w:rFonts w:ascii="Times New Roman" w:hAnsi="Times New Roman" w:cs="Times New Roman"/>
          <w:b/>
          <w:color w:val="auto"/>
        </w:rPr>
        <w:br/>
      </w:r>
      <w:r w:rsidRPr="00765388">
        <w:rPr>
          <w:rFonts w:ascii="Times New Roman" w:hAnsi="Times New Roman" w:cs="Times New Roman"/>
          <w:b/>
          <w:color w:val="auto"/>
          <w:lang w:val="en-ID"/>
        </w:rPr>
        <w:t>DASAR TEORI</w:t>
      </w:r>
      <w:bookmarkEnd w:id="5"/>
    </w:p>
    <w:p w14:paraId="1DC08F16" w14:textId="77777777" w:rsidR="00EB3C84" w:rsidRPr="00383D87" w:rsidRDefault="00EB3C84" w:rsidP="002C4CD4">
      <w:pPr>
        <w:spacing w:line="360" w:lineRule="auto"/>
        <w:jc w:val="center"/>
        <w:rPr>
          <w:rFonts w:ascii="Times New Roman" w:hAnsi="Times New Roman" w:cs="Times New Roman"/>
          <w:b/>
          <w:sz w:val="32"/>
          <w:lang w:val="en-ID"/>
        </w:rPr>
      </w:pPr>
    </w:p>
    <w:p w14:paraId="70943B40" w14:textId="09C8B421" w:rsidR="002C4CD4" w:rsidRPr="005E7FAF" w:rsidRDefault="002C4CD4" w:rsidP="00F2494A">
      <w:pPr>
        <w:pStyle w:val="ListParagraph"/>
        <w:numPr>
          <w:ilvl w:val="0"/>
          <w:numId w:val="21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bookmarkStart w:id="6" w:name="_Toc72179867"/>
      <w:r w:rsidRPr="0096230D">
        <w:rPr>
          <w:rFonts w:ascii="Times New Roman" w:hAnsi="Times New Roman" w:cs="Times New Roman"/>
          <w:b/>
          <w:sz w:val="28"/>
          <w:szCs w:val="28"/>
          <w:lang w:val="en-US"/>
        </w:rPr>
        <w:t>Artificial</w:t>
      </w:r>
      <w:r w:rsidRPr="005E7FAF">
        <w:rPr>
          <w:rFonts w:ascii="Times New Roman" w:hAnsi="Times New Roman" w:cs="Times New Roman"/>
          <w:b/>
          <w:sz w:val="28"/>
        </w:rPr>
        <w:t xml:space="preserve"> Neural Network</w:t>
      </w:r>
      <w:bookmarkEnd w:id="6"/>
    </w:p>
    <w:p w14:paraId="4793E370" w14:textId="3CAAFD8F" w:rsidR="00DB76DA" w:rsidRDefault="005E7FAF" w:rsidP="005E7FAF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83D87">
        <w:rPr>
          <w:rFonts w:ascii="Times New Roman" w:hAnsi="Times New Roman" w:cs="Times New Roman"/>
          <w:i/>
          <w:sz w:val="24"/>
        </w:rPr>
        <w:t>Artificial Neural Network</w:t>
      </w:r>
      <w:r w:rsidRPr="00383D87">
        <w:rPr>
          <w:rFonts w:ascii="Times New Roman" w:hAnsi="Times New Roman" w:cs="Times New Roman"/>
          <w:sz w:val="24"/>
        </w:rPr>
        <w:t xml:space="preserve"> (ANN) atau Jaringan Saraf Tiruan</w:t>
      </w:r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lahir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usah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anusi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ingin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emodelkan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otak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anusi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embuat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yang paling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sempurn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. </w:t>
      </w:r>
      <w:r w:rsidR="00AB4602">
        <w:rPr>
          <w:rFonts w:ascii="Times New Roman" w:hAnsi="Times New Roman" w:cs="Times New Roman"/>
          <w:sz w:val="24"/>
          <w:lang w:val="en-US"/>
        </w:rPr>
        <w:t xml:space="preserve">Model ANN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kali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dikenalkan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oleh Mc.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Culloh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dan Pitts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komputas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aktivitas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syarat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. Hasil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penelitian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mereka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dasar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bag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penelitian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di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bidang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ANN pada masa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berikutnya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. </w:t>
      </w:r>
    </w:p>
    <w:p w14:paraId="06CE2CE5" w14:textId="5FBE57C5" w:rsidR="00AB4602" w:rsidRDefault="00AB4602" w:rsidP="005E7FAF">
      <w:pPr>
        <w:spacing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Pad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ahu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1958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Rosenbla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Hoff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tam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kali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emu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tu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ceptrons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insk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aper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1969)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yakin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ahw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ngguna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ceptrons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anga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erbatas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yaitu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hany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baga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tod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hitu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alam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kehidup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nyat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Bernard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emu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euro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derhan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irip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erceptron yang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isebu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DALINE (neuron linier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daptif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, da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ultilayernya</w:t>
      </w:r>
      <w:proofErr w:type="spellEnd"/>
      <w:r w:rsidR="003C5D4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</w:t>
      </w:r>
      <w:r w:rsidR="009636B2">
        <w:rPr>
          <w:rFonts w:ascii="Times New Roman" w:hAnsi="Times New Roman" w:cs="Times New Roman"/>
          <w:bCs/>
          <w:sz w:val="24"/>
          <w:szCs w:val="24"/>
          <w:lang w:val="en-US"/>
        </w:rPr>
        <w:t>ang</w:t>
      </w:r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isebu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ADALINE (multiple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dalin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.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lanjutny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jug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gembang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rogram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erbimbing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isebu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tod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Least Mean Square (LMS)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tau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Hoff. Di er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erikutny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yaraf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iru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erkembang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demiki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rup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hingg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emu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erbaga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tod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tu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</w:p>
    <w:p w14:paraId="74E91454" w14:textId="4EA16950" w:rsidR="00EC34D8" w:rsidRDefault="00DF0DE5" w:rsidP="00DF0DE5">
      <w:pPr>
        <w:spacing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N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erupak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ibuat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eniru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yaraf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anusi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iilhami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leh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truktur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car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kerj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otak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el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yaraf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anusi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adan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pengirim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Cs/>
          <w:sz w:val="24"/>
          <w:szCs w:val="24"/>
          <w:lang w:val="en-US"/>
        </w:rPr>
        <w:t>sinya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 dan</w:t>
      </w:r>
      <w:proofErr w:type="gram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penerima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inya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euron </w:t>
      </w:r>
      <w:proofErr w:type="spellStart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>biologis</w:t>
      </w:r>
      <w:proofErr w:type="spellEnd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>manusia</w:t>
      </w:r>
      <w:proofErr w:type="spellEnd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>dapat</w:t>
      </w:r>
      <w:proofErr w:type="spellEnd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>dilihat</w:t>
      </w:r>
      <w:proofErr w:type="spellEnd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>gambar</w:t>
      </w:r>
      <w:proofErr w:type="spellEnd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2.1</w:t>
      </w:r>
    </w:p>
    <w:p w14:paraId="215205A5" w14:textId="6527E260" w:rsidR="00590262" w:rsidRDefault="00180E2A" w:rsidP="00180E2A">
      <w:pPr>
        <w:spacing w:line="360" w:lineRule="auto"/>
        <w:ind w:firstLine="56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180E2A">
        <w:rPr>
          <w:rFonts w:ascii="Times New Roman" w:hAnsi="Times New Roman" w:cs="Times New Roman"/>
          <w:bCs/>
          <w:noProof/>
          <w:sz w:val="24"/>
          <w:szCs w:val="24"/>
          <w:lang w:val="en-US"/>
        </w:rPr>
        <w:drawing>
          <wp:inline distT="0" distB="0" distL="0" distR="0" wp14:anchorId="2AA6B2D0" wp14:editId="6E30E757">
            <wp:extent cx="3194402" cy="1932709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6187" cy="1933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45AC3" w14:textId="47686F47" w:rsidR="00180E2A" w:rsidRPr="00AB4602" w:rsidRDefault="00180E2A" w:rsidP="00180E2A">
      <w:pPr>
        <w:spacing w:line="360" w:lineRule="auto"/>
        <w:ind w:firstLine="56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sz w:val="23"/>
          <w:szCs w:val="23"/>
        </w:rPr>
        <w:t xml:space="preserve">Gambar 2.1. Ilustrasi </w:t>
      </w:r>
      <w:r>
        <w:rPr>
          <w:sz w:val="23"/>
          <w:szCs w:val="23"/>
          <w:lang w:val="en-US"/>
        </w:rPr>
        <w:t xml:space="preserve">Neuron </w:t>
      </w:r>
      <w:proofErr w:type="spellStart"/>
      <w:r>
        <w:rPr>
          <w:sz w:val="23"/>
          <w:szCs w:val="23"/>
          <w:lang w:val="en-US"/>
        </w:rPr>
        <w:t>Biologis</w:t>
      </w:r>
      <w:proofErr w:type="spellEnd"/>
      <w:r>
        <w:rPr>
          <w:sz w:val="23"/>
          <w:szCs w:val="23"/>
          <w:lang w:val="en-US"/>
        </w:rPr>
        <w:t xml:space="preserve"> </w:t>
      </w:r>
      <w:proofErr w:type="spellStart"/>
      <w:r>
        <w:rPr>
          <w:sz w:val="23"/>
          <w:szCs w:val="23"/>
          <w:lang w:val="en-US"/>
        </w:rPr>
        <w:t>Manusia</w:t>
      </w:r>
      <w:proofErr w:type="spellEnd"/>
    </w:p>
    <w:p w14:paraId="4A6C64F7" w14:textId="38F3FA8D" w:rsidR="0093012D" w:rsidRDefault="0093012D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93012D">
        <w:rPr>
          <w:rFonts w:ascii="Times New Roman" w:hAnsi="Times New Roman" w:cs="Times New Roman"/>
          <w:bCs/>
          <w:sz w:val="24"/>
          <w:szCs w:val="24"/>
          <w:lang w:val="en-US"/>
        </w:rPr>
        <w:t>Cara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eak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pabil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otensi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listri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cap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atas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ten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.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jumlah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s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endrite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kali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inapsis</w:t>
      </w:r>
      <w:proofErr w:type="spellEnd"/>
      <w:r w:rsidR="008356A7">
        <w:rPr>
          <w:rFonts w:ascii="Times New Roman" w:hAnsi="Times New Roman" w:cs="Times New Roman"/>
          <w:sz w:val="24"/>
          <w:lang w:val="en-US"/>
        </w:rPr>
        <w:fldChar w:fldCharType="begin" w:fldLock="1"/>
      </w:r>
      <w:r w:rsidR="004374C0">
        <w:rPr>
          <w:rFonts w:ascii="Times New Roman" w:hAnsi="Times New Roman" w:cs="Times New Roman"/>
          <w:sz w:val="24"/>
          <w:lang w:val="en-US"/>
        </w:rPr>
        <w:instrText>ADDIN CSL_CITATION {"citationItems":[{"id":"ITEM-1","itemData":{"DOI":"10.21776/ub.jiae.2008.002.02.7","ISSN":"19077947","abstract":"Page 1. 113 Prediksi Inflasi Indonesia Wahyuningsih, Zuhroh dan Zainuri PREDIKSI INFLASI INDONESIA DENGAN MODEL ARTIFICIAL NEURAL NETWORK Diah Wahyuningsih Idah Zuhroh Zainuri Fakultas Ekonomi Universitas Muhammadiyah Malang ABSTRACT …","author":[{"dropping-particle":"","family":"Wahyuningsih","given":"Diah","non-dropping-particle":"","parse-names":false,"suffix":""},{"dropping-particle":"","family":"Zuhroh","given":"Idah","non-dropping-particle":"","parse-names":false,"suffix":""},{"dropping-particle":"","family":"Zainuri","given":"-","non-dropping-particle":"","parse-names":false,"suffix":""}],"container-title":"Journal of Indonesian Applied Economics","id":"ITEM-1","issue":"2","issued":{"date-parts":[["2008"]]},"page":"2-2008","title":"Prediksi Inflasi Indonesia Dengan Model Artificial Neural Network","type":"article-journal","volume":"2"},"uris":["http://www.mendeley.com/documents/?uuid=f6aa63c0-733d-49ed-90f1-cbae4b6ba51c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356A7">
        <w:rPr>
          <w:rFonts w:ascii="Times New Roman" w:hAnsi="Times New Roman" w:cs="Times New Roman"/>
          <w:sz w:val="24"/>
          <w:lang w:val="en-US"/>
        </w:rPr>
        <w:fldChar w:fldCharType="separate"/>
      </w:r>
      <w:r w:rsidR="008356A7" w:rsidRPr="008356A7">
        <w:rPr>
          <w:rFonts w:ascii="Times New Roman" w:hAnsi="Times New Roman" w:cs="Times New Roman"/>
          <w:noProof/>
          <w:sz w:val="24"/>
          <w:lang w:val="en-US"/>
        </w:rPr>
        <w:t>[1]</w:t>
      </w:r>
      <w:r w:rsidR="008356A7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. Prose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jad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rubaha</w:t>
      </w:r>
      <w:r w:rsidR="0032038E">
        <w:rPr>
          <w:rFonts w:ascii="Times New Roman" w:hAnsi="Times New Roman" w:cs="Times New Roman"/>
          <w:sz w:val="24"/>
          <w:lang w:val="en-US"/>
        </w:rPr>
        <w:t>n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lastRenderedPageBreak/>
        <w:t>terjadi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inasis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masuk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ijumlah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dan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ikonversi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aktivitas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kemudi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mengeluar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pemicu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ialir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ke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neuron lain.</w:t>
      </w:r>
    </w:p>
    <w:p w14:paraId="2009732F" w14:textId="584405F1" w:rsidR="009D05BB" w:rsidRDefault="00B0227A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Prinsi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kemudian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imodelkan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matematis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. Model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matematik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orde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ilihat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pada Gambar 2.2</w:t>
      </w:r>
    </w:p>
    <w:p w14:paraId="44A4D2BB" w14:textId="2EC17F52" w:rsidR="007F3B92" w:rsidRDefault="006B3E44" w:rsidP="00E247BA">
      <w:pPr>
        <w:spacing w:line="360" w:lineRule="auto"/>
        <w:ind w:firstLine="567"/>
        <w:jc w:val="center"/>
        <w:rPr>
          <w:rFonts w:ascii="Times New Roman" w:hAnsi="Times New Roman" w:cs="Times New Roman"/>
          <w:sz w:val="24"/>
          <w:lang w:val="en-US"/>
        </w:rPr>
      </w:pPr>
      <w:r w:rsidRPr="006B3E44">
        <w:rPr>
          <w:rFonts w:ascii="Times New Roman" w:hAnsi="Times New Roman" w:cs="Times New Roman"/>
          <w:noProof/>
          <w:sz w:val="24"/>
          <w:lang w:val="en-US"/>
        </w:rPr>
        <w:drawing>
          <wp:inline distT="0" distB="0" distL="0" distR="0" wp14:anchorId="0A55D977" wp14:editId="1C3AB995">
            <wp:extent cx="3920066" cy="1740707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386" cy="1741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3E3D56" w14:textId="1D226A03" w:rsidR="00B10282" w:rsidRDefault="00B10282" w:rsidP="00E247BA">
      <w:pPr>
        <w:spacing w:line="360" w:lineRule="auto"/>
        <w:ind w:firstLine="567"/>
        <w:jc w:val="center"/>
        <w:rPr>
          <w:sz w:val="23"/>
          <w:szCs w:val="23"/>
          <w:lang w:val="en-US"/>
        </w:rPr>
      </w:pPr>
      <w:r>
        <w:rPr>
          <w:sz w:val="23"/>
          <w:szCs w:val="23"/>
        </w:rPr>
        <w:t>Gambar 2.</w:t>
      </w:r>
      <w:r w:rsidR="00563AD7">
        <w:rPr>
          <w:sz w:val="23"/>
          <w:szCs w:val="23"/>
          <w:lang w:val="en-US"/>
        </w:rPr>
        <w:t>2</w:t>
      </w:r>
      <w:r>
        <w:rPr>
          <w:sz w:val="23"/>
          <w:szCs w:val="23"/>
        </w:rPr>
        <w:t xml:space="preserve">. </w:t>
      </w:r>
      <w:r w:rsidR="00563AD7">
        <w:rPr>
          <w:sz w:val="23"/>
          <w:szCs w:val="23"/>
          <w:lang w:val="en-US"/>
        </w:rPr>
        <w:t xml:space="preserve">Model </w:t>
      </w:r>
      <w:proofErr w:type="spellStart"/>
      <w:r w:rsidR="00563AD7">
        <w:rPr>
          <w:sz w:val="23"/>
          <w:szCs w:val="23"/>
          <w:lang w:val="en-US"/>
        </w:rPr>
        <w:t>Matematik</w:t>
      </w:r>
      <w:proofErr w:type="spellEnd"/>
      <w:r w:rsidR="00563AD7">
        <w:rPr>
          <w:sz w:val="23"/>
          <w:szCs w:val="23"/>
          <w:lang w:val="en-US"/>
        </w:rPr>
        <w:t xml:space="preserve"> </w:t>
      </w:r>
      <w:proofErr w:type="spellStart"/>
      <w:r w:rsidR="00563AD7">
        <w:rPr>
          <w:sz w:val="23"/>
          <w:szCs w:val="23"/>
          <w:lang w:val="en-US"/>
        </w:rPr>
        <w:t>dari</w:t>
      </w:r>
      <w:proofErr w:type="spellEnd"/>
      <w:r w:rsidR="00563AD7">
        <w:rPr>
          <w:sz w:val="23"/>
          <w:szCs w:val="23"/>
          <w:lang w:val="en-US"/>
        </w:rPr>
        <w:t xml:space="preserve"> Neuron</w:t>
      </w:r>
    </w:p>
    <w:p w14:paraId="748168F8" w14:textId="441ED682" w:rsidR="00955A13" w:rsidRDefault="009F1F95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tematik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sa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ANN.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Elemen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dasar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ANN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r w:rsidR="00D467A2">
        <w:rPr>
          <w:rFonts w:ascii="Times New Roman" w:hAnsi="Times New Roman" w:cs="Times New Roman"/>
          <w:sz w:val="24"/>
          <w:lang w:val="en-US"/>
        </w:rPr>
        <w:t>neuron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  <w:r w:rsidR="00955A13">
        <w:rPr>
          <w:rFonts w:ascii="Times New Roman" w:hAnsi="Times New Roman" w:cs="Times New Roman"/>
          <w:sz w:val="24"/>
          <w:lang w:val="en-US"/>
        </w:rPr>
        <w:t xml:space="preserve">Neuron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ngubah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suk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keluar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mpunya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input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bobotnya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masing – masing. </w:t>
      </w:r>
      <w:proofErr w:type="spellStart"/>
      <w:r w:rsidR="00E36C31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kemudi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dikonver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aktiva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aktiva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beragam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sepert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 w:rsidRPr="00345FB5">
        <w:rPr>
          <w:rFonts w:ascii="Times New Roman" w:hAnsi="Times New Roman" w:cs="Times New Roman"/>
          <w:i/>
          <w:iCs/>
          <w:sz w:val="24"/>
          <w:lang w:val="en-US"/>
        </w:rPr>
        <w:t>Relu</w:t>
      </w:r>
      <w:proofErr w:type="spellEnd"/>
      <w:r w:rsidR="00AB5156" w:rsidRPr="00345FB5">
        <w:rPr>
          <w:rFonts w:ascii="Times New Roman" w:hAnsi="Times New Roman" w:cs="Times New Roman"/>
          <w:i/>
          <w:iCs/>
          <w:sz w:val="24"/>
          <w:lang w:val="en-US"/>
        </w:rPr>
        <w:t xml:space="preserve">, </w:t>
      </w:r>
      <w:r w:rsidR="004431FC" w:rsidRPr="00345FB5">
        <w:rPr>
          <w:rFonts w:ascii="Times New Roman" w:hAnsi="Times New Roman" w:cs="Times New Roman"/>
          <w:i/>
          <w:iCs/>
          <w:sz w:val="24"/>
          <w:lang w:val="en-US"/>
        </w:rPr>
        <w:t>s</w:t>
      </w:r>
      <w:r w:rsidR="00AB5156" w:rsidRPr="00345FB5">
        <w:rPr>
          <w:rFonts w:ascii="Times New Roman" w:hAnsi="Times New Roman" w:cs="Times New Roman"/>
          <w:i/>
          <w:iCs/>
          <w:sz w:val="24"/>
          <w:lang w:val="en-US"/>
        </w:rPr>
        <w:t xml:space="preserve">igmoid, </w:t>
      </w:r>
      <w:r w:rsidR="004431FC" w:rsidRPr="00345FB5">
        <w:rPr>
          <w:rFonts w:ascii="Times New Roman" w:hAnsi="Times New Roman" w:cs="Times New Roman"/>
          <w:i/>
          <w:iCs/>
          <w:sz w:val="24"/>
          <w:lang w:val="en-US"/>
        </w:rPr>
        <w:t>tanh</w:t>
      </w:r>
      <w:r w:rsidR="004431FC">
        <w:rPr>
          <w:rFonts w:ascii="Times New Roman" w:hAnsi="Times New Roman" w:cs="Times New Roman"/>
          <w:sz w:val="24"/>
          <w:lang w:val="en-US"/>
        </w:rPr>
        <w:t xml:space="preserve"> dan lain </w:t>
      </w:r>
      <w:proofErr w:type="spellStart"/>
      <w:r w:rsidR="004431FC">
        <w:rPr>
          <w:rFonts w:ascii="Times New Roman" w:hAnsi="Times New Roman" w:cs="Times New Roman"/>
          <w:sz w:val="24"/>
          <w:lang w:val="en-US"/>
        </w:rPr>
        <w:t>lain</w:t>
      </w:r>
      <w:proofErr w:type="spellEnd"/>
    </w:p>
    <w:p w14:paraId="6E1821E6" w14:textId="77777777" w:rsidR="003C6BFD" w:rsidRDefault="003C6BFD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</w:p>
    <w:p w14:paraId="23906B3D" w14:textId="46BD391D" w:rsidR="002C4CD4" w:rsidRPr="00383D87" w:rsidRDefault="003C6BFD" w:rsidP="00F2494A">
      <w:pPr>
        <w:pStyle w:val="ListParagraph"/>
        <w:numPr>
          <w:ilvl w:val="0"/>
          <w:numId w:val="21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iCs/>
          <w:sz w:val="28"/>
          <w:lang w:val="en-ID"/>
        </w:rPr>
        <w:t xml:space="preserve"> </w:t>
      </w:r>
      <w:bookmarkStart w:id="7" w:name="_Toc72179868"/>
      <w:r w:rsidR="00331AA4" w:rsidRPr="00331AA4">
        <w:rPr>
          <w:rFonts w:ascii="Times New Roman" w:hAnsi="Times New Roman" w:cs="Times New Roman"/>
          <w:b/>
          <w:i/>
          <w:iCs/>
          <w:sz w:val="28"/>
          <w:szCs w:val="28"/>
          <w:lang w:val="en-US"/>
        </w:rPr>
        <w:t>Backpropagation</w:t>
      </w:r>
      <w:bookmarkEnd w:id="7"/>
    </w:p>
    <w:p w14:paraId="7B16B088" w14:textId="00057AAF" w:rsidR="00D70062" w:rsidRDefault="00331AA4" w:rsidP="00984F9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="00FF2775">
        <w:rPr>
          <w:rFonts w:ascii="Times New Roman" w:hAnsi="Times New Roman" w:cs="Times New Roman"/>
          <w:i/>
          <w:sz w:val="24"/>
          <w:lang w:val="en-US"/>
        </w:rPr>
        <w:t xml:space="preserve"> </w:t>
      </w:r>
      <w:proofErr w:type="spellStart"/>
      <w:r w:rsidR="00FF2775">
        <w:rPr>
          <w:rFonts w:ascii="Times New Roman" w:hAnsi="Times New Roman" w:cs="Times New Roman"/>
          <w:iCs/>
          <w:sz w:val="24"/>
          <w:lang w:val="en-US"/>
        </w:rPr>
        <w:t>adalah</w:t>
      </w:r>
      <w:proofErr w:type="spellEnd"/>
      <w:r w:rsidR="00FF2775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F2775">
        <w:rPr>
          <w:rFonts w:ascii="Times New Roman" w:hAnsi="Times New Roman" w:cs="Times New Roman"/>
          <w:iCs/>
          <w:sz w:val="24"/>
          <w:lang w:val="en-US"/>
        </w:rPr>
        <w:t>suatu</w:t>
      </w:r>
      <w:proofErr w:type="spellEnd"/>
      <w:r w:rsidR="00FF2775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F2775">
        <w:rPr>
          <w:rFonts w:ascii="Times New Roman" w:hAnsi="Times New Roman" w:cs="Times New Roman"/>
          <w:iCs/>
          <w:sz w:val="24"/>
          <w:lang w:val="en-US"/>
        </w:rPr>
        <w:t>algoritma</w:t>
      </w:r>
      <w:proofErr w:type="spellEnd"/>
      <w:r w:rsidR="00FF2775">
        <w:rPr>
          <w:rFonts w:ascii="Times New Roman" w:hAnsi="Times New Roman" w:cs="Times New Roman"/>
          <w:iCs/>
          <w:sz w:val="24"/>
          <w:lang w:val="en-US"/>
        </w:rPr>
        <w:t xml:space="preserve"> ANN </w:t>
      </w:r>
      <w:r w:rsidR="00C232D0">
        <w:rPr>
          <w:rFonts w:ascii="Times New Roman" w:hAnsi="Times New Roman" w:cs="Times New Roman"/>
          <w:iCs/>
          <w:sz w:val="24"/>
          <w:lang w:val="en-US"/>
        </w:rPr>
        <w:t xml:space="preserve">yang </w:t>
      </w:r>
      <w:proofErr w:type="spellStart"/>
      <w:r w:rsidR="00C232D0">
        <w:rPr>
          <w:rFonts w:ascii="Times New Roman" w:hAnsi="Times New Roman" w:cs="Times New Roman"/>
          <w:iCs/>
          <w:sz w:val="24"/>
          <w:lang w:val="en-US"/>
        </w:rPr>
        <w:t>memiliki</w:t>
      </w:r>
      <w:proofErr w:type="spellEnd"/>
      <w:r w:rsidR="00C232D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C232D0">
        <w:rPr>
          <w:rFonts w:ascii="Times New Roman" w:hAnsi="Times New Roman" w:cs="Times New Roman"/>
          <w:iCs/>
          <w:sz w:val="24"/>
          <w:lang w:val="en-US"/>
        </w:rPr>
        <w:t>kekuatan</w:t>
      </w:r>
      <w:proofErr w:type="spellEnd"/>
      <w:r w:rsidR="00C232D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C232D0">
        <w:rPr>
          <w:rFonts w:ascii="Times New Roman" w:hAnsi="Times New Roman" w:cs="Times New Roman"/>
          <w:iCs/>
          <w:sz w:val="24"/>
          <w:lang w:val="en-US"/>
        </w:rPr>
        <w:t>utama</w:t>
      </w:r>
      <w:proofErr w:type="spellEnd"/>
      <w:r w:rsidR="00C232D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09471D">
        <w:rPr>
          <w:rFonts w:ascii="Times New Roman" w:hAnsi="Times New Roman" w:cs="Times New Roman"/>
          <w:iCs/>
          <w:sz w:val="24"/>
          <w:lang w:val="en-US"/>
        </w:rPr>
        <w:t xml:space="preserve">pada </w:t>
      </w:r>
      <w:proofErr w:type="spellStart"/>
      <w:r w:rsidR="0009471D">
        <w:rPr>
          <w:rFonts w:ascii="Times New Roman" w:hAnsi="Times New Roman" w:cs="Times New Roman"/>
          <w:iCs/>
          <w:sz w:val="24"/>
          <w:lang w:val="en-US"/>
        </w:rPr>
        <w:t>klasifikasi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09471D">
        <w:rPr>
          <w:rFonts w:ascii="Times New Roman" w:hAnsi="Times New Roman" w:cs="Times New Roman"/>
          <w:iCs/>
          <w:sz w:val="24"/>
          <w:lang w:val="en-US"/>
        </w:rPr>
        <w:t>suatu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AC5E30">
        <w:rPr>
          <w:rFonts w:ascii="Times New Roman" w:hAnsi="Times New Roman" w:cs="Times New Roman"/>
          <w:iCs/>
          <w:sz w:val="24"/>
          <w:lang w:val="en-US"/>
        </w:rPr>
        <w:t>pola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09471D">
        <w:rPr>
          <w:rFonts w:ascii="Times New Roman" w:hAnsi="Times New Roman" w:cs="Times New Roman"/>
          <w:iCs/>
          <w:sz w:val="24"/>
          <w:lang w:val="en-US"/>
        </w:rPr>
        <w:t>atau</w:t>
      </w:r>
      <w:proofErr w:type="spellEnd"/>
      <w:r w:rsidR="00AC5E3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AC5E30">
        <w:rPr>
          <w:rFonts w:ascii="Times New Roman" w:hAnsi="Times New Roman" w:cs="Times New Roman"/>
          <w:iCs/>
          <w:sz w:val="24"/>
          <w:lang w:val="en-US"/>
        </w:rPr>
        <w:t>disebut</w:t>
      </w:r>
      <w:proofErr w:type="spellEnd"/>
      <w:r w:rsidR="00AC5E3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AC5E30">
        <w:rPr>
          <w:rFonts w:ascii="Times New Roman" w:hAnsi="Times New Roman" w:cs="Times New Roman"/>
          <w:iCs/>
          <w:sz w:val="24"/>
          <w:lang w:val="en-US"/>
        </w:rPr>
        <w:t>sebagai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09471D" w:rsidRPr="0009471D">
        <w:rPr>
          <w:rFonts w:ascii="Times New Roman" w:hAnsi="Times New Roman" w:cs="Times New Roman"/>
          <w:i/>
          <w:sz w:val="24"/>
          <w:lang w:val="en-US"/>
        </w:rPr>
        <w:t>pattern recognition</w:t>
      </w:r>
      <w:r w:rsidR="00F17F60">
        <w:rPr>
          <w:rFonts w:ascii="Times New Roman" w:hAnsi="Times New Roman" w:cs="Times New Roman"/>
          <w:iCs/>
          <w:sz w:val="24"/>
          <w:lang w:val="en-US"/>
        </w:rPr>
        <w:t>.</w:t>
      </w:r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Jaringan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syaraf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digunakan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memprediksi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luaran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dari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sebuah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. Pada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mulanya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 data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diberikan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siste</w:t>
      </w:r>
      <w:r w:rsidR="007936CC">
        <w:rPr>
          <w:rFonts w:ascii="Times New Roman" w:hAnsi="Times New Roman" w:cs="Times New Roman"/>
          <w:iCs/>
          <w:sz w:val="24"/>
          <w:lang w:val="en-US"/>
        </w:rPr>
        <w:t>m</w:t>
      </w:r>
      <w:proofErr w:type="spellEnd"/>
      <w:r w:rsidR="007936CC">
        <w:rPr>
          <w:rFonts w:ascii="Times New Roman" w:hAnsi="Times New Roman" w:cs="Times New Roman"/>
          <w:iCs/>
          <w:sz w:val="24"/>
          <w:lang w:val="en-US"/>
        </w:rPr>
        <w:t xml:space="preserve">. </w:t>
      </w:r>
      <w:r w:rsidR="00FC0B34">
        <w:rPr>
          <w:rFonts w:ascii="Times New Roman" w:hAnsi="Times New Roman" w:cs="Times New Roman"/>
          <w:iCs/>
          <w:sz w:val="24"/>
          <w:lang w:val="en-US"/>
        </w:rPr>
        <w:t xml:space="preserve">Jika </w:t>
      </w:r>
      <w:proofErr w:type="spellStart"/>
      <w:r w:rsidR="00FC0B34"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 w:rsidR="00FC0B3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C0B34">
        <w:rPr>
          <w:rFonts w:ascii="Times New Roman" w:hAnsi="Times New Roman" w:cs="Times New Roman"/>
          <w:iCs/>
          <w:sz w:val="24"/>
          <w:lang w:val="en-US"/>
        </w:rPr>
        <w:t>menghasilkan</w:t>
      </w:r>
      <w:proofErr w:type="spellEnd"/>
      <w:r w:rsidR="00FC0B3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C0B34">
        <w:rPr>
          <w:rFonts w:ascii="Times New Roman" w:hAnsi="Times New Roman" w:cs="Times New Roman"/>
          <w:iCs/>
          <w:sz w:val="24"/>
          <w:lang w:val="en-US"/>
        </w:rPr>
        <w:t>luaran</w:t>
      </w:r>
      <w:proofErr w:type="spellEnd"/>
      <w:r w:rsidR="00FC0B3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EF2548">
        <w:rPr>
          <w:rFonts w:ascii="Times New Roman" w:hAnsi="Times New Roman" w:cs="Times New Roman"/>
          <w:iCs/>
          <w:sz w:val="24"/>
          <w:lang w:val="en-US"/>
        </w:rPr>
        <w:t xml:space="preserve">yang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tidak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sesuai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deng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yang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diharapk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,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maka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memodifikasi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bobot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hubung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neuron.</w:t>
      </w:r>
      <w:r w:rsidR="004374C0">
        <w:rPr>
          <w:rFonts w:ascii="Times New Roman" w:hAnsi="Times New Roman" w:cs="Times New Roman"/>
          <w:iCs/>
          <w:sz w:val="24"/>
          <w:lang w:val="en-US"/>
        </w:rPr>
        <w:fldChar w:fldCharType="begin" w:fldLock="1"/>
      </w:r>
      <w:r w:rsidR="00E73046">
        <w:rPr>
          <w:rFonts w:ascii="Times New Roman" w:hAnsi="Times New Roman" w:cs="Times New Roman"/>
          <w:iCs/>
          <w:sz w:val="24"/>
          <w:lang w:val="en-US"/>
        </w:rPr>
        <w:instrText>ADDIN CSL_CITATION {"citationItems":[{"id":"ITEM-1","itemData":{"author":[{"dropping-particle":"","family":"Kusumoputro","given":"Dr. Benyamin","non-dropping-particle":"","parse-names":false,"suffix":""}],"id":"ITEM-1","issued":{"date-parts":[["2021"]]},"title":"BACKPROPAGATION","type":"article-journal"},"uris":["http://www.mendeley.com/documents/?uuid=f9bc4c54-6a40-4efe-98a7-94ea487e7c6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4374C0">
        <w:rPr>
          <w:rFonts w:ascii="Times New Roman" w:hAnsi="Times New Roman" w:cs="Times New Roman"/>
          <w:iCs/>
          <w:sz w:val="24"/>
          <w:lang w:val="en-US"/>
        </w:rPr>
        <w:fldChar w:fldCharType="separate"/>
      </w:r>
      <w:r w:rsidR="004374C0" w:rsidRPr="004374C0">
        <w:rPr>
          <w:rFonts w:ascii="Times New Roman" w:hAnsi="Times New Roman" w:cs="Times New Roman"/>
          <w:iCs/>
          <w:noProof/>
          <w:sz w:val="24"/>
          <w:lang w:val="en-US"/>
        </w:rPr>
        <w:t>[2]</w:t>
      </w:r>
      <w:r w:rsidR="004374C0">
        <w:rPr>
          <w:rFonts w:ascii="Times New Roman" w:hAnsi="Times New Roman" w:cs="Times New Roman"/>
          <w:iCs/>
          <w:sz w:val="24"/>
          <w:lang w:val="en-US"/>
        </w:rPr>
        <w:fldChar w:fldCharType="end"/>
      </w:r>
    </w:p>
    <w:p w14:paraId="043DB81F" w14:textId="0DC6778B" w:rsidR="00331AA4" w:rsidRDefault="00331AA4" w:rsidP="00984F9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>
        <w:rPr>
          <w:rFonts w:ascii="Times New Roman" w:hAnsi="Times New Roman" w:cs="Times New Roman"/>
          <w:i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gradient desc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optim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lang w:val="en-US"/>
        </w:rPr>
        <w:t>. Gradient descent</w:t>
      </w:r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471A4">
        <w:rPr>
          <w:rFonts w:ascii="Times New Roman" w:hAnsi="Times New Roman" w:cs="Times New Roman"/>
          <w:sz w:val="24"/>
          <w:lang w:val="en-US"/>
        </w:rPr>
        <w:t>bert</w:t>
      </w:r>
      <w:r w:rsidRPr="00331AA4">
        <w:rPr>
          <w:rFonts w:ascii="Times New Roman" w:hAnsi="Times New Roman" w:cs="Times New Roman"/>
          <w:sz w:val="24"/>
          <w:lang w:val="en-US"/>
        </w:rPr>
        <w:t>ujua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terus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mengambil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sampel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gradie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parameter model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ke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arah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berlawana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berdasarka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w</w:t>
      </w:r>
      <w:r w:rsidR="009214D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214DC">
        <w:rPr>
          <w:rFonts w:ascii="Times New Roman" w:hAnsi="Times New Roman" w:cs="Times New Roman"/>
          <w:sz w:val="24"/>
          <w:lang w:val="en-US"/>
        </w:rPr>
        <w:t>serta</w:t>
      </w:r>
      <w:proofErr w:type="spellEnd"/>
      <w:r w:rsidR="009214D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memperbarui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konsiste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hingga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r w:rsidR="001F46EF">
        <w:rPr>
          <w:rFonts w:ascii="Times New Roman" w:hAnsi="Times New Roman" w:cs="Times New Roman"/>
          <w:sz w:val="24"/>
          <w:lang w:val="en-US"/>
        </w:rPr>
        <w:t xml:space="preserve">ANN </w:t>
      </w:r>
      <w:proofErr w:type="spellStart"/>
      <w:r w:rsidR="001F46EF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mencapai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minimum global J (w).</w:t>
      </w:r>
      <w:r w:rsidR="00562B1C">
        <w:rPr>
          <w:rFonts w:ascii="Times New Roman" w:hAnsi="Times New Roman" w:cs="Times New Roman"/>
          <w:sz w:val="24"/>
          <w:lang w:val="en-US"/>
        </w:rPr>
        <w:t xml:space="preserve"> Gradient descent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parameter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Learning Rate (α) yang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mengatur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seberapa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perubahan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epoch. </w:t>
      </w:r>
    </w:p>
    <w:p w14:paraId="11E4B5F0" w14:textId="6D8B795D" w:rsidR="008C3E73" w:rsidRPr="008C2583" w:rsidRDefault="008C3E73" w:rsidP="00984F9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Pada gradient desc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ken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sti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momentum. </w:t>
      </w:r>
      <w:r w:rsidR="008C2583">
        <w:rPr>
          <w:rFonts w:ascii="Times New Roman" w:hAnsi="Times New Roman" w:cs="Times New Roman"/>
          <w:sz w:val="24"/>
          <w:lang w:val="en-US"/>
        </w:rPr>
        <w:t xml:space="preserve">Momentum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agar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mpertahank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ar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gradient descent. Hal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iperole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ngkombinasik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lastRenderedPageBreak/>
        <w:t>ar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ikomput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ter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ekarang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ter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ebelumnya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pengaru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ar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ter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ebelumnya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iatur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ngatur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koefisie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momentum (</w:t>
      </w:r>
      <w:r w:rsidR="008C2583" w:rsidRPr="008C2583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8C2583">
        <w:rPr>
          <w:rStyle w:val="Strong"/>
          <w:rFonts w:ascii="Times New Roman" w:hAnsi="Times New Roman" w:cs="Times New Roman"/>
          <w:color w:val="202122"/>
          <w:sz w:val="24"/>
          <w:szCs w:val="24"/>
          <w:shd w:val="clear" w:color="auto" w:fill="FFFFFF"/>
          <w:lang w:val="en-US"/>
        </w:rPr>
        <w:t>)</w:t>
      </w:r>
      <w:r w:rsidR="00E27FE6">
        <w:rPr>
          <w:rStyle w:val="Strong"/>
          <w:rFonts w:ascii="Times New Roman" w:hAnsi="Times New Roman" w:cs="Times New Roman"/>
          <w:color w:val="202122"/>
          <w:sz w:val="24"/>
          <w:szCs w:val="24"/>
          <w:shd w:val="clear" w:color="auto" w:fill="FFFFFF"/>
          <w:lang w:val="en-US"/>
        </w:rPr>
        <w:t>.</w:t>
      </w:r>
    </w:p>
    <w:p w14:paraId="766ECC10" w14:textId="5E02EF72" w:rsidR="002C4CD4" w:rsidRPr="00984F94" w:rsidRDefault="002C4CD4" w:rsidP="00984F9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 w:rsidRPr="00383D87">
        <w:rPr>
          <w:rFonts w:ascii="Times New Roman" w:hAnsi="Times New Roman" w:cs="Times New Roman"/>
          <w:sz w:val="24"/>
        </w:rPr>
        <w:t>ANN</w:t>
      </w:r>
      <w:r w:rsidR="00D927E1">
        <w:rPr>
          <w:rFonts w:ascii="Times New Roman" w:hAnsi="Times New Roman" w:cs="Times New Roman"/>
          <w:sz w:val="24"/>
          <w:lang w:val="en-US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terdiri dari 3 layer, yaitu </w:t>
      </w:r>
      <w:r w:rsidRPr="00383D87">
        <w:rPr>
          <w:rFonts w:ascii="Times New Roman" w:hAnsi="Times New Roman" w:cs="Times New Roman"/>
          <w:i/>
          <w:sz w:val="24"/>
        </w:rPr>
        <w:t xml:space="preserve">input layer </w:t>
      </w:r>
      <w:r w:rsidR="00584DA6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584DA6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584DA6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584DA6">
        <w:rPr>
          <w:rFonts w:ascii="Times New Roman" w:hAnsi="Times New Roman" w:cs="Times New Roman"/>
          <w:sz w:val="24"/>
          <w:lang w:val="en-US"/>
        </w:rPr>
        <w:t>sebanyak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 I</w:t>
      </w:r>
      <w:r w:rsidR="002F69CD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F69CD">
        <w:rPr>
          <w:rFonts w:ascii="Times New Roman" w:hAnsi="Times New Roman" w:cs="Times New Roman"/>
          <w:sz w:val="24"/>
          <w:lang w:val="en-US"/>
        </w:rPr>
        <w:t>buah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,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2F69CD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2F69CD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2F69CD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2F69CD">
        <w:rPr>
          <w:rFonts w:ascii="Times New Roman" w:hAnsi="Times New Roman" w:cs="Times New Roman"/>
          <w:sz w:val="24"/>
          <w:lang w:val="en-US"/>
        </w:rPr>
        <w:t>sebanyak</w:t>
      </w:r>
      <w:proofErr w:type="spellEnd"/>
      <w:r w:rsidR="002F69CD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J buah, dan </w:t>
      </w:r>
      <w:r w:rsidRPr="00383D87">
        <w:rPr>
          <w:rFonts w:ascii="Times New Roman" w:hAnsi="Times New Roman" w:cs="Times New Roman"/>
          <w:i/>
          <w:sz w:val="24"/>
        </w:rPr>
        <w:t xml:space="preserve"> output layer</w:t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B83CA1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B83CA1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B83CA1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B83CA1">
        <w:rPr>
          <w:rFonts w:ascii="Times New Roman" w:hAnsi="Times New Roman" w:cs="Times New Roman"/>
          <w:sz w:val="24"/>
          <w:lang w:val="en-US"/>
        </w:rPr>
        <w:t>sebanyak</w:t>
      </w:r>
      <w:proofErr w:type="spellEnd"/>
      <w:r w:rsidR="00B83CA1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K buah. Antara layer dihubungkan dengan bobot. Antara </w:t>
      </w:r>
      <w:r w:rsidRPr="00383D87">
        <w:rPr>
          <w:rFonts w:ascii="Times New Roman" w:hAnsi="Times New Roman" w:cs="Times New Roman"/>
          <w:i/>
          <w:sz w:val="24"/>
        </w:rPr>
        <w:t xml:space="preserve">input layer </w:t>
      </w:r>
      <w:r w:rsidRPr="00383D87">
        <w:rPr>
          <w:rFonts w:ascii="Times New Roman" w:hAnsi="Times New Roman" w:cs="Times New Roman"/>
          <w:sz w:val="24"/>
        </w:rPr>
        <w:t xml:space="preserve">dengan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 dihubungkan dengan bobot </w:t>
      </w:r>
      <w:r w:rsidRPr="00383D87">
        <w:rPr>
          <w:rFonts w:ascii="Times New Roman" w:hAnsi="Times New Roman" w:cs="Times New Roman"/>
          <w:b/>
          <w:sz w:val="24"/>
        </w:rPr>
        <w:t>w</w:t>
      </w:r>
      <w:r w:rsidRPr="00383D87">
        <w:rPr>
          <w:rFonts w:ascii="Times New Roman" w:hAnsi="Times New Roman" w:cs="Times New Roman"/>
          <w:sz w:val="24"/>
        </w:rPr>
        <w:t xml:space="preserve">. Antara layer </w:t>
      </w:r>
      <w:r w:rsidRPr="00383D87">
        <w:rPr>
          <w:rFonts w:ascii="Times New Roman" w:hAnsi="Times New Roman" w:cs="Times New Roman"/>
          <w:i/>
          <w:sz w:val="24"/>
        </w:rPr>
        <w:t xml:space="preserve">hidden layer </w:t>
      </w:r>
      <w:r w:rsidRPr="00383D87">
        <w:rPr>
          <w:rFonts w:ascii="Times New Roman" w:hAnsi="Times New Roman" w:cs="Times New Roman"/>
          <w:sz w:val="24"/>
        </w:rPr>
        <w:t xml:space="preserve">dengan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 dihubungkan dengan bobot </w:t>
      </w:r>
      <w:r w:rsidRPr="00383D87">
        <w:rPr>
          <w:rFonts w:ascii="Times New Roman" w:hAnsi="Times New Roman" w:cs="Times New Roman"/>
          <w:b/>
          <w:sz w:val="24"/>
        </w:rPr>
        <w:t>v</w:t>
      </w:r>
      <w:r w:rsidRPr="00383D87">
        <w:rPr>
          <w:rFonts w:ascii="Times New Roman" w:hAnsi="Times New Roman" w:cs="Times New Roman"/>
          <w:sz w:val="24"/>
        </w:rPr>
        <w:t xml:space="preserve">. </w:t>
      </w:r>
      <w:r w:rsidR="007C71A9">
        <w:rPr>
          <w:rFonts w:ascii="Times New Roman" w:hAnsi="Times New Roman" w:cs="Times New Roman"/>
          <w:sz w:val="24"/>
          <w:lang w:val="en-US"/>
        </w:rPr>
        <w:t>Pada layer input dan hidden</w:t>
      </w:r>
      <w:r w:rsidRPr="00383D87">
        <w:rPr>
          <w:rFonts w:ascii="Times New Roman" w:hAnsi="Times New Roman" w:cs="Times New Roman"/>
          <w:sz w:val="24"/>
        </w:rPr>
        <w:t xml:space="preserve"> ditambah</w:t>
      </w:r>
      <w:r w:rsidR="007C71A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C71A9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7C71A9">
        <w:rPr>
          <w:rFonts w:ascii="Times New Roman" w:hAnsi="Times New Roman" w:cs="Times New Roman"/>
          <w:sz w:val="24"/>
          <w:lang w:val="en-US"/>
        </w:rPr>
        <w:t xml:space="preserve"> neuron</w:t>
      </w:r>
      <w:r w:rsidRPr="00383D87">
        <w:rPr>
          <w:rFonts w:ascii="Times New Roman" w:hAnsi="Times New Roman" w:cs="Times New Roman"/>
          <w:sz w:val="24"/>
        </w:rPr>
        <w:t xml:space="preserve"> bobot bias, </w:t>
      </w:r>
      <w:r w:rsidR="009E237B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9E237B">
        <w:rPr>
          <w:rFonts w:ascii="Times New Roman" w:hAnsi="Times New Roman" w:cs="Times New Roman"/>
          <w:sz w:val="24"/>
          <w:lang w:val="en-US"/>
        </w:rPr>
        <w:t>berguna</w:t>
      </w:r>
      <w:proofErr w:type="spellEnd"/>
      <w:r w:rsidR="009E237B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37B"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 konstanta.</w:t>
      </w:r>
      <w:r w:rsidR="00713BC4">
        <w:rPr>
          <w:rFonts w:ascii="Times New Roman" w:hAnsi="Times New Roman" w:cs="Times New Roman"/>
          <w:sz w:val="24"/>
        </w:rPr>
        <w:fldChar w:fldCharType="begin" w:fldLock="1"/>
      </w:r>
      <w:r w:rsidR="00A905B7">
        <w:rPr>
          <w:rFonts w:ascii="Times New Roman" w:hAnsi="Times New Roman" w:cs="Times New Roman"/>
          <w:sz w:val="24"/>
        </w:rPr>
        <w:instrText>ADDIN CSL_CITATION {"citationItems":[{"id":"ITEM-1","itemData":{"id":"ITEM-1","issued":{"date-parts":[["0"]]},"title":"Artificial_Neural_Network @ Www.Saedsayad.Com","type":"article"},"uris":["http://www.mendeley.com/documents/?uuid=19b484e1-2b05-4a2d-a261-a5148867a61f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713BC4">
        <w:rPr>
          <w:rFonts w:ascii="Times New Roman" w:hAnsi="Times New Roman" w:cs="Times New Roman"/>
          <w:sz w:val="24"/>
        </w:rPr>
        <w:fldChar w:fldCharType="separate"/>
      </w:r>
      <w:r w:rsidR="00713BC4" w:rsidRPr="00713BC4">
        <w:rPr>
          <w:rFonts w:ascii="Times New Roman" w:hAnsi="Times New Roman" w:cs="Times New Roman"/>
          <w:noProof/>
          <w:sz w:val="24"/>
        </w:rPr>
        <w:t>[3]</w:t>
      </w:r>
      <w:r w:rsidR="00713BC4">
        <w:rPr>
          <w:rFonts w:ascii="Times New Roman" w:hAnsi="Times New Roman" w:cs="Times New Roman"/>
          <w:sz w:val="24"/>
        </w:rPr>
        <w:fldChar w:fldCharType="end"/>
      </w:r>
    </w:p>
    <w:p w14:paraId="139777E7" w14:textId="67E323E5" w:rsidR="002C4CD4" w:rsidRPr="00383D87" w:rsidRDefault="002C4CD4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Algoritma </w:t>
      </w:r>
      <w:r w:rsidR="00331AA4"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Pr="00383D8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dibagi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dua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buat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training dan testing</w:t>
      </w:r>
      <w:r w:rsidRPr="00383D87">
        <w:rPr>
          <w:rFonts w:ascii="Times New Roman" w:hAnsi="Times New Roman" w:cs="Times New Roman"/>
          <w:sz w:val="24"/>
        </w:rPr>
        <w:t>. Dimana kedua proses tersebut dapat dibagi lagi menjadi:</w:t>
      </w:r>
    </w:p>
    <w:p w14:paraId="34DF9696" w14:textId="7D0B1019" w:rsidR="002C4CD4" w:rsidRPr="00383D87" w:rsidRDefault="00585F9C" w:rsidP="00F2494A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>Training</w:t>
      </w:r>
    </w:p>
    <w:p w14:paraId="00A0BEC7" w14:textId="77777777" w:rsidR="002C4CD4" w:rsidRPr="00383D87" w:rsidRDefault="002C4CD4" w:rsidP="00F2494A">
      <w:pPr>
        <w:pStyle w:val="ListParagraph"/>
        <w:numPr>
          <w:ilvl w:val="1"/>
          <w:numId w:val="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Proses pengolahan data input (</w:t>
      </w:r>
      <w:r w:rsidRPr="00383D87">
        <w:rPr>
          <w:rFonts w:ascii="Times New Roman" w:hAnsi="Times New Roman" w:cs="Times New Roman"/>
          <w:i/>
          <w:sz w:val="24"/>
        </w:rPr>
        <w:t>feedforward</w:t>
      </w:r>
      <w:r w:rsidRPr="00383D87">
        <w:rPr>
          <w:rFonts w:ascii="Times New Roman" w:hAnsi="Times New Roman" w:cs="Times New Roman"/>
          <w:sz w:val="24"/>
        </w:rPr>
        <w:t>).</w:t>
      </w:r>
    </w:p>
    <w:p w14:paraId="31C39A4E" w14:textId="5DEABA1B" w:rsidR="002C4CD4" w:rsidRPr="00383D87" w:rsidRDefault="002C4CD4" w:rsidP="00F2494A">
      <w:pPr>
        <w:pStyle w:val="ListParagraph"/>
        <w:numPr>
          <w:ilvl w:val="1"/>
          <w:numId w:val="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Perhitungan error (</w:t>
      </w:r>
      <w:r w:rsidR="00331AA4"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Pr="00383D87">
        <w:rPr>
          <w:rFonts w:ascii="Times New Roman" w:hAnsi="Times New Roman" w:cs="Times New Roman"/>
          <w:sz w:val="24"/>
        </w:rPr>
        <w:t>).</w:t>
      </w:r>
    </w:p>
    <w:p w14:paraId="38037D27" w14:textId="53887F6F" w:rsidR="002C4CD4" w:rsidRPr="00383D87" w:rsidRDefault="00DC118A" w:rsidP="00F2494A">
      <w:pPr>
        <w:pStyle w:val="ListParagraph"/>
        <w:numPr>
          <w:ilvl w:val="1"/>
          <w:numId w:val="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Pembaruan</w:t>
      </w:r>
      <w:proofErr w:type="spellEnd"/>
      <w:r w:rsidR="002C4CD4" w:rsidRPr="00383D87">
        <w:rPr>
          <w:rFonts w:ascii="Times New Roman" w:hAnsi="Times New Roman" w:cs="Times New Roman"/>
          <w:sz w:val="24"/>
        </w:rPr>
        <w:t xml:space="preserve"> bobot.</w:t>
      </w:r>
    </w:p>
    <w:p w14:paraId="78E505D6" w14:textId="4DD3E006" w:rsidR="002C4CD4" w:rsidRPr="00383D87" w:rsidRDefault="00585F9C" w:rsidP="00F2494A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>Testing</w:t>
      </w:r>
    </w:p>
    <w:p w14:paraId="051DE1F9" w14:textId="77777777" w:rsidR="002C4CD4" w:rsidRPr="00383D87" w:rsidRDefault="002C4CD4" w:rsidP="00F2494A">
      <w:pPr>
        <w:pStyle w:val="ListParagraph"/>
        <w:numPr>
          <w:ilvl w:val="1"/>
          <w:numId w:val="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Pengelompokkan nilai output (</w:t>
      </w:r>
      <w:r w:rsidRPr="00383D87">
        <w:rPr>
          <w:rFonts w:ascii="Times New Roman" w:hAnsi="Times New Roman" w:cs="Times New Roman"/>
          <w:i/>
          <w:sz w:val="24"/>
        </w:rPr>
        <w:t>Quantizing</w:t>
      </w:r>
      <w:r w:rsidRPr="00383D87">
        <w:rPr>
          <w:rFonts w:ascii="Times New Roman" w:hAnsi="Times New Roman" w:cs="Times New Roman"/>
          <w:sz w:val="24"/>
        </w:rPr>
        <w:t>).</w:t>
      </w:r>
    </w:p>
    <w:p w14:paraId="6672D16A" w14:textId="77777777" w:rsidR="002C4CD4" w:rsidRPr="00383D87" w:rsidRDefault="002C4CD4" w:rsidP="00F2494A">
      <w:pPr>
        <w:pStyle w:val="ListParagraph"/>
        <w:numPr>
          <w:ilvl w:val="1"/>
          <w:numId w:val="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Perhitungan </w:t>
      </w:r>
      <w:r w:rsidRPr="00383D87">
        <w:rPr>
          <w:rFonts w:ascii="Times New Roman" w:hAnsi="Times New Roman" w:cs="Times New Roman"/>
          <w:i/>
          <w:sz w:val="24"/>
        </w:rPr>
        <w:t>Recognition Rate</w:t>
      </w:r>
      <w:r w:rsidRPr="00383D87">
        <w:rPr>
          <w:rFonts w:ascii="Times New Roman" w:hAnsi="Times New Roman" w:cs="Times New Roman"/>
          <w:sz w:val="24"/>
        </w:rPr>
        <w:t>.</w:t>
      </w:r>
    </w:p>
    <w:p w14:paraId="5DD8C60B" w14:textId="383AFF9F" w:rsidR="002C4CD4" w:rsidRPr="00383D87" w:rsidRDefault="008707E2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="002C4CD4" w:rsidRPr="00383D87">
        <w:rPr>
          <w:rFonts w:ascii="Times New Roman" w:hAnsi="Times New Roman" w:cs="Times New Roman"/>
          <w:sz w:val="24"/>
        </w:rPr>
        <w:t xml:space="preserve">iagram sederhana pemodelan jaringan saraf tiruan yang digunakan </w:t>
      </w:r>
      <w:proofErr w:type="spellStart"/>
      <w:r w:rsidR="00990879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99087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90879">
        <w:rPr>
          <w:rFonts w:ascii="Times New Roman" w:hAnsi="Times New Roman" w:cs="Times New Roman"/>
          <w:sz w:val="24"/>
          <w:lang w:val="en-US"/>
        </w:rPr>
        <w:t>dilihat</w:t>
      </w:r>
      <w:proofErr w:type="spellEnd"/>
      <w:r w:rsidR="00990879">
        <w:rPr>
          <w:rFonts w:ascii="Times New Roman" w:hAnsi="Times New Roman" w:cs="Times New Roman"/>
          <w:sz w:val="24"/>
          <w:lang w:val="en-US"/>
        </w:rPr>
        <w:t xml:space="preserve"> pada Gambar 2.3</w:t>
      </w:r>
      <w:r w:rsidR="000B6B50">
        <w:rPr>
          <w:rFonts w:ascii="Times New Roman" w:hAnsi="Times New Roman" w:cs="Times New Roman"/>
          <w:sz w:val="24"/>
          <w:lang w:val="en-US"/>
        </w:rPr>
        <w:t>.</w:t>
      </w:r>
    </w:p>
    <w:p w14:paraId="60327B78" w14:textId="77777777" w:rsidR="002C4CD4" w:rsidRPr="00383D87" w:rsidRDefault="002C4CD4" w:rsidP="002C4CD4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5A7FCDC" wp14:editId="089C5C1E">
                <wp:simplePos x="0" y="0"/>
                <wp:positionH relativeFrom="column">
                  <wp:posOffset>4452664</wp:posOffset>
                </wp:positionH>
                <wp:positionV relativeFrom="paragraph">
                  <wp:posOffset>2579887</wp:posOffset>
                </wp:positionV>
                <wp:extent cx="1594625" cy="646331"/>
                <wp:effectExtent l="0" t="0" r="0" b="0"/>
                <wp:wrapNone/>
                <wp:docPr id="25" name="Text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4625" cy="64633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09E087B" w14:textId="77777777" w:rsidR="00427584" w:rsidRPr="008962BD" w:rsidRDefault="00427584" w:rsidP="002C4CD4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 w:rsidRPr="008962BD">
                              <w:rPr>
                                <w:rFonts w:hAnsi="Calibri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Fungsi aktivasi sigmoid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5A7FCDC" id="_x0000_t202" coordsize="21600,21600" o:spt="202" path="m,l,21600r21600,l21600,xe">
                <v:stroke joinstyle="miter"/>
                <v:path gradientshapeok="t" o:connecttype="rect"/>
              </v:shapetype>
              <v:shape id="TextBox 23" o:spid="_x0000_s1026" type="#_x0000_t202" style="position:absolute;left:0;text-align:left;margin-left:350.6pt;margin-top:203.15pt;width:125.55pt;height:50.9pt;z-index:2516643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" filled="f" stroked="f">
                <v:textbox style="mso-fit-shape-to-text:t">
                  <w:txbxContent>
                    <w:p w14:paraId="609E087B" w14:textId="77777777" w:rsidR="00427584" w:rsidRPr="008962BD" w:rsidRDefault="00427584" w:rsidP="002C4CD4">
                      <w:pPr>
                        <w:rPr>
                          <w:sz w:val="24"/>
                          <w:szCs w:val="24"/>
                        </w:rPr>
                      </w:pPr>
                      <w:r w:rsidRPr="008962BD">
                        <w:rPr>
                          <w:rFonts w:hAnsi="Calibri"/>
                          <w:color w:val="000000" w:themeColor="text1"/>
                          <w:kern w:val="24"/>
                          <w:sz w:val="24"/>
                          <w:szCs w:val="24"/>
                        </w:rPr>
                        <w:t>Fungsi aktivasi sigmoid</w:t>
                      </w:r>
                    </w:p>
                  </w:txbxContent>
                </v:textbox>
              </v:shape>
            </w:pict>
          </mc:Fallback>
        </mc:AlternateContent>
      </w:r>
      <w:r w:rsidRPr="00383D87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186965B" wp14:editId="53430862">
                <wp:simplePos x="0" y="0"/>
                <wp:positionH relativeFrom="column">
                  <wp:posOffset>3497610</wp:posOffset>
                </wp:positionH>
                <wp:positionV relativeFrom="paragraph">
                  <wp:posOffset>2518027</wp:posOffset>
                </wp:positionV>
                <wp:extent cx="925158" cy="307340"/>
                <wp:effectExtent l="0" t="0" r="0" b="0"/>
                <wp:wrapNone/>
                <wp:docPr id="24" name="Text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5158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DA56E43" w14:textId="77777777" w:rsidR="00427584" w:rsidRDefault="00427584" w:rsidP="002C4CD4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 w:rsidRPr="008962BD">
                              <w:rPr>
                                <w:rFonts w:hAnsi="Calibri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Summa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186965B" id="TextBox 21" o:spid="_x0000_s1027" type="#_x0000_t202" style="position:absolute;left:0;text-align:left;margin-left:275.4pt;margin-top:198.25pt;width:72.85pt;height:24.2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" filled="f" stroked="f">
                <v:textbox style="mso-fit-shape-to-text:t">
                  <w:txbxContent>
                    <w:p w14:paraId="1DA56E43" w14:textId="77777777" w:rsidR="00427584" w:rsidRDefault="00427584" w:rsidP="002C4CD4">
                      <w:pPr>
                        <w:rPr>
                          <w:sz w:val="24"/>
                          <w:szCs w:val="24"/>
                        </w:rPr>
                      </w:pPr>
                      <w:r w:rsidRPr="008962BD">
                        <w:rPr>
                          <w:rFonts w:hAnsi="Calibri"/>
                          <w:color w:val="000000" w:themeColor="text1"/>
                          <w:kern w:val="24"/>
                          <w:sz w:val="24"/>
                          <w:szCs w:val="24"/>
                        </w:rPr>
                        <w:t>Summation</w:t>
                      </w:r>
                    </w:p>
                  </w:txbxContent>
                </v:textbox>
              </v:shape>
            </w:pict>
          </mc:Fallback>
        </mc:AlternateContent>
      </w:r>
      <w:r w:rsidRPr="00383D87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DA58406" wp14:editId="61C6ADA6">
                <wp:simplePos x="0" y="0"/>
                <wp:positionH relativeFrom="column">
                  <wp:posOffset>2195963</wp:posOffset>
                </wp:positionH>
                <wp:positionV relativeFrom="paragraph">
                  <wp:posOffset>2210765</wp:posOffset>
                </wp:positionV>
                <wp:extent cx="1616710" cy="396240"/>
                <wp:effectExtent l="0" t="209550" r="2540" b="80010"/>
                <wp:wrapNone/>
                <wp:docPr id="10" name="Curved Up Arrow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818AC1F2-5D8D-D545-974F-1ED85E29F15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836688">
                          <a:off x="0" y="0"/>
                          <a:ext cx="1616710" cy="396240"/>
                        </a:xfrm>
                        <a:prstGeom prst="curvedUpArrow">
                          <a:avLst>
                            <a:gd name="adj1" fmla="val 22400"/>
                            <a:gd name="adj2" fmla="val 36502"/>
                            <a:gd name="adj3" fmla="val 25000"/>
                          </a:avLst>
                        </a:prstGeom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wrap="square" rtlCol="0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F75A607" id="_x0000_t104" coordsize="21600,21600" o:spt="104" adj="12960,19440,7200" path="ar0@22@3@21,,0@4@21@14@22@1@21@7@21@12@2l@13@2@8,0@11@2wa0@22@3@21@10@2@16@24@14@22@1@21@16@24@14,xewr@14@22@1@21@7@21@16@24nfe">
                <v:stroke joinstyle="miter"/>
                <v:formulas>
                  <v:f eqn="val #0"/>
                  <v:f eqn="val #1"/>
                  <v:f eqn="val #2"/>
                  <v:f eqn="sum #0 width #1"/>
                  <v:f eqn="prod @3 1 2"/>
                  <v:f eqn="sum #1 #1 width"/>
                  <v:f eqn="sum @5 #1 #0"/>
                  <v:f eqn="prod @6 1 2"/>
                  <v:f eqn="mid width #0"/>
                  <v:f eqn="ellipse #2 height @4"/>
                  <v:f eqn="sum @4 @9 0"/>
                  <v:f eqn="sum @10 #1 width"/>
                  <v:f eqn="sum @7 @9 0"/>
                  <v:f eqn="sum @11 width #0"/>
                  <v:f eqn="sum @5 0 #0"/>
                  <v:f eqn="prod @14 1 2"/>
                  <v:f eqn="mid @4 @7"/>
                  <v:f eqn="sum #0 #1 width"/>
                  <v:f eqn="prod @17 1 2"/>
                  <v:f eqn="sum @16 0 @18"/>
                  <v:f eqn="val width"/>
                  <v:f eqn="val height"/>
                  <v:f eqn="sum 0 0 height"/>
                  <v:f eqn="sum @16 0 @4"/>
                  <v:f eqn="ellipse @23 @4 height"/>
                  <v:f eqn="sum @8 128 0"/>
                  <v:f eqn="prod @5 1 2"/>
                  <v:f eqn="sum @5 0 128"/>
                  <v:f eqn="sum #0 @16 @11"/>
                  <v:f eqn="sum width 0 #0"/>
                  <v:f eqn="prod @29 1 2"/>
                  <v:f eqn="prod height height 1"/>
                  <v:f eqn="prod #2 #2 1"/>
                  <v:f eqn="sum @31 0 @32"/>
                  <v:f eqn="sqrt @33"/>
                  <v:f eqn="sum @34 height 0"/>
                  <v:f eqn="prod width height @35"/>
                  <v:f eqn="sum @36 64 0"/>
                  <v:f eqn="prod #0 1 2"/>
                  <v:f eqn="ellipse @30 @38 height"/>
                  <v:f eqn="sum @39 0 64"/>
                  <v:f eqn="prod @4 1 2"/>
                  <v:f eqn="sum #1 0 @41"/>
                  <v:f eqn="prod height 4390 32768"/>
                  <v:f eqn="prod height 28378 32768"/>
                </v:formulas>
                <v:path o:extrusionok="f" o:connecttype="custom" o:connectlocs="@8,0;@11,@2;@15,0;@16,@21;@13,@2" o:connectangles="270,270,270,90,0" textboxrect="@41,@43,@42,@44"/>
                <v:handles>
                  <v:h position="#0,topLeft" xrange="@37,@27"/>
                  <v:h position="#1,topLeft" xrange="@25,@20"/>
                  <v:h position="bottomRight,#2" yrange="0,@40"/>
                </v:handles>
                <o:complex v:ext="view"/>
              </v:shapetype>
              <v:shape id="Curved Up Arrow 9" o:spid="_x0000_s1026" type="#_x0000_t104" style="position:absolute;margin-left:172.9pt;margin-top:174.1pt;width:127.3pt;height:31.2pt;rotation:913886fd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" adj="19668,21227,5400" fillcolor="white [3201]" strokecolor="#ed7d31 [3205]" strokeweight="1pt"/>
            </w:pict>
          </mc:Fallback>
        </mc:AlternateContent>
      </w:r>
      <w:r w:rsidRPr="00383D87"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1E00A07C" wp14:editId="19196D19">
            <wp:extent cx="3067098" cy="2902688"/>
            <wp:effectExtent l="0" t="0" r="0" b="0"/>
            <wp:docPr id="3" name="Picture 16" descr="A close up of a clock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C944FA0E-FF5B-8E44-AE43-4B4BAF361F2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6" descr="A close up of a clock&#10;&#10;Description automatically generated">
                      <a:extLst>
                        <a:ext uri="{FF2B5EF4-FFF2-40B4-BE49-F238E27FC236}">
                          <a16:creationId xmlns:a16="http://schemas.microsoft.com/office/drawing/2014/main" id="{C944FA0E-FF5B-8E44-AE43-4B4BAF361F2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68620" cy="2904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83D87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F7B0676" wp14:editId="2DB3C76B">
            <wp:extent cx="1099032" cy="1106311"/>
            <wp:effectExtent l="0" t="0" r="6350" b="0"/>
            <wp:docPr id="4" name="Picture 17" descr="A close up of a sign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E10B1AD8-D379-1340-B76E-D2055858858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7" descr="A close up of a sign&#10;&#10;Description automatically generated">
                      <a:extLst>
                        <a:ext uri="{FF2B5EF4-FFF2-40B4-BE49-F238E27FC236}">
                          <a16:creationId xmlns:a16="http://schemas.microsoft.com/office/drawing/2014/main" id="{E10B1AD8-D379-1340-B76E-D2055858858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110276" cy="1117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B7A4E1" w14:textId="05A48879" w:rsidR="002C4CD4" w:rsidRPr="00383D87" w:rsidRDefault="002C4CD4" w:rsidP="002C4CD4">
      <w:pPr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383D87">
        <w:rPr>
          <w:rFonts w:ascii="Times New Roman" w:hAnsi="Times New Roman" w:cs="Times New Roman"/>
          <w:color w:val="000000" w:themeColor="text1"/>
        </w:rPr>
        <w:t xml:space="preserve">Gambar </w:t>
      </w:r>
      <w:r w:rsidR="001A7469">
        <w:rPr>
          <w:rFonts w:ascii="Times New Roman" w:hAnsi="Times New Roman" w:cs="Times New Roman"/>
          <w:color w:val="000000" w:themeColor="text1"/>
          <w:lang w:val="en-US"/>
        </w:rPr>
        <w:t>2.3</w:t>
      </w:r>
      <w:r w:rsidRPr="00383D87">
        <w:rPr>
          <w:rFonts w:ascii="Times New Roman" w:hAnsi="Times New Roman" w:cs="Times New Roman"/>
          <w:color w:val="000000" w:themeColor="text1"/>
        </w:rPr>
        <w:t>. Struktur Neural Networks Sederhana</w:t>
      </w:r>
    </w:p>
    <w:p w14:paraId="1F3D1000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Keterangan:</w:t>
      </w:r>
    </w:p>
    <w:p w14:paraId="049B95B0" w14:textId="77777777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lang w:val="en-US"/>
        </w:rPr>
        <w:sectPr w:rsidR="002C4CD4" w:rsidRPr="00383D87">
          <w:footerReference w:type="default" r:id="rId13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FCA3190" w14:textId="77777777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Input layer</w:t>
      </w:r>
    </w:p>
    <w:p w14:paraId="6ADC5D17" w14:textId="77777777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h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Hidden layer</w:t>
      </w:r>
    </w:p>
    <w:p w14:paraId="22EC3E42" w14:textId="77777777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lastRenderedPageBreak/>
        <w:t>o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Output layer</w:t>
      </w:r>
    </w:p>
    <w:p w14:paraId="5C1D2A0A" w14:textId="13F28B15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i</w:t>
      </w:r>
      <w:proofErr w:type="spellEnd"/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F103A"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 input layer</w:t>
      </w:r>
    </w:p>
    <w:p w14:paraId="65E2A715" w14:textId="630FEFC9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j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  <w:szCs w:val="24"/>
        </w:rPr>
        <w:sym w:font="Wingdings" w:char="F0E0"/>
      </w:r>
      <w:r w:rsidRPr="00383D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23C0">
        <w:rPr>
          <w:rFonts w:ascii="Times New Roman" w:hAnsi="Times New Roman" w:cs="Times New Roman"/>
          <w:sz w:val="24"/>
          <w:szCs w:val="24"/>
          <w:lang w:val="en-US"/>
        </w:rPr>
        <w:t>Ukuran</w:t>
      </w:r>
      <w:proofErr w:type="spellEnd"/>
      <w:r w:rsidRPr="00383D87">
        <w:rPr>
          <w:rFonts w:ascii="Times New Roman" w:hAnsi="Times New Roman" w:cs="Times New Roman"/>
          <w:sz w:val="24"/>
          <w:szCs w:val="24"/>
        </w:rPr>
        <w:t xml:space="preserve"> hidden layer</w:t>
      </w:r>
    </w:p>
    <w:p w14:paraId="4330CE95" w14:textId="77777777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v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Bobot hidden layer</w:t>
      </w:r>
    </w:p>
    <w:p w14:paraId="427210EE" w14:textId="51CEF7DF" w:rsidR="002C4CD4" w:rsidRPr="00383D87" w:rsidRDefault="002C4CD4" w:rsidP="00F2494A">
      <w:pPr>
        <w:pStyle w:val="ListParagraph"/>
        <w:numPr>
          <w:ilvl w:val="0"/>
          <w:numId w:val="2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  <w:sectPr w:rsidR="002C4CD4" w:rsidRPr="00383D87" w:rsidSect="001A75F6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  <w:r w:rsidRPr="00383D87">
        <w:rPr>
          <w:rFonts w:ascii="Times New Roman" w:hAnsi="Times New Roman" w:cs="Times New Roman"/>
          <w:sz w:val="24"/>
          <w:lang w:val="en-US"/>
        </w:rPr>
        <w:t>w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Bobot output laye</w:t>
      </w:r>
      <w:r w:rsidR="00E959D4">
        <w:rPr>
          <w:rFonts w:ascii="Times New Roman" w:hAnsi="Times New Roman" w:cs="Times New Roman"/>
          <w:sz w:val="24"/>
          <w:lang w:val="en-US"/>
        </w:rPr>
        <w:t>r</w:t>
      </w:r>
    </w:p>
    <w:p w14:paraId="43A5AF93" w14:textId="1E7025BB" w:rsidR="0092484A" w:rsidRDefault="002B326B" w:rsidP="005F45A8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14:paraId="1178C169" w14:textId="44E43EF0" w:rsidR="00A82004" w:rsidRDefault="00E83B4F" w:rsidP="005559A3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rogram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331AA4"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 w:rsidR="004279F0">
        <w:rPr>
          <w:rFonts w:ascii="Times New Roman" w:hAnsi="Times New Roman" w:cs="Times New Roman"/>
          <w:sz w:val="24"/>
          <w:lang w:val="en-US"/>
        </w:rPr>
        <w:t>:</w:t>
      </w:r>
    </w:p>
    <w:p w14:paraId="200C9F66" w14:textId="58E06FFF" w:rsidR="002C4CD4" w:rsidRPr="00683CD0" w:rsidRDefault="001549FF" w:rsidP="00F2494A">
      <w:pPr>
        <w:pStyle w:val="ListParagraph"/>
        <w:numPr>
          <w:ilvl w:val="0"/>
          <w:numId w:val="12"/>
        </w:numPr>
        <w:spacing w:line="360" w:lineRule="auto"/>
        <w:ind w:left="567" w:hanging="567"/>
        <w:jc w:val="both"/>
        <w:outlineLvl w:val="2"/>
        <w:rPr>
          <w:rFonts w:ascii="Times New Roman" w:hAnsi="Times New Roman" w:cs="Times New Roman"/>
          <w:b/>
          <w:bCs/>
          <w:sz w:val="24"/>
          <w:szCs w:val="20"/>
        </w:rPr>
      </w:pPr>
      <w:bookmarkStart w:id="8" w:name="_Toc72179869"/>
      <w:proofErr w:type="spellStart"/>
      <w:r w:rsidRPr="00683CD0">
        <w:rPr>
          <w:rFonts w:ascii="Times New Roman" w:hAnsi="Times New Roman" w:cs="Times New Roman"/>
          <w:b/>
          <w:bCs/>
          <w:sz w:val="24"/>
          <w:szCs w:val="20"/>
          <w:lang w:val="en-US"/>
        </w:rPr>
        <w:t>Inisialisasi</w:t>
      </w:r>
      <w:proofErr w:type="spellEnd"/>
      <w:r w:rsidR="002C4CD4" w:rsidRPr="00683CD0">
        <w:rPr>
          <w:rFonts w:ascii="Times New Roman" w:hAnsi="Times New Roman" w:cs="Times New Roman"/>
          <w:b/>
          <w:bCs/>
          <w:sz w:val="24"/>
          <w:szCs w:val="20"/>
        </w:rPr>
        <w:t xml:space="preserve"> bobot</w:t>
      </w:r>
      <w:bookmarkEnd w:id="8"/>
    </w:p>
    <w:p w14:paraId="12A647A4" w14:textId="23186AE7" w:rsidR="0049617D" w:rsidRPr="00621B6F" w:rsidRDefault="00621B6F" w:rsidP="004D54B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w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ia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ubu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nta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u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u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andom da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guye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>.</w:t>
      </w:r>
    </w:p>
    <w:p w14:paraId="3824F466" w14:textId="77777777" w:rsidR="002C4CD4" w:rsidRPr="00383D87" w:rsidRDefault="002C4CD4" w:rsidP="00F2494A">
      <w:pPr>
        <w:pStyle w:val="ListParagraph"/>
        <w:numPr>
          <w:ilvl w:val="0"/>
          <w:numId w:val="3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Random</w:t>
      </w:r>
    </w:p>
    <w:p w14:paraId="42EB01F7" w14:textId="56F2987F" w:rsidR="00882C88" w:rsidRPr="009E59A8" w:rsidRDefault="004D54B0" w:rsidP="009E59A8">
      <w:pPr>
        <w:pStyle w:val="ListParagraph"/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ndo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ndom</w:t>
      </w:r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="00783C40">
        <w:rPr>
          <w:rFonts w:ascii="Times New Roman" w:hAnsi="Times New Roman" w:cs="Times New Roman"/>
          <w:sz w:val="24"/>
          <w:szCs w:val="24"/>
          <w:lang w:val="en-US"/>
        </w:rPr>
        <w:t>MATLAB</w:t>
      </w:r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symmetry breaking.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strategi yang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efektif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diterap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random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tas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tas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wah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memasti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neuron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terlalu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efisie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6E97947" w14:textId="77777777" w:rsidR="002C4CD4" w:rsidRPr="00882C88" w:rsidRDefault="002C4CD4" w:rsidP="00882C88">
      <w:pPr>
        <w:autoSpaceDE w:val="0"/>
        <w:autoSpaceDN w:val="0"/>
        <w:adjustRightInd w:val="0"/>
        <w:ind w:left="630"/>
        <w:rPr>
          <w:rFonts w:ascii="Times New Roman" w:hAnsi="Times New Roman" w:cs="Times New Roman"/>
          <w:sz w:val="20"/>
          <w:szCs w:val="20"/>
        </w:rPr>
      </w:pPr>
    </w:p>
    <w:p w14:paraId="25DE819F" w14:textId="77777777" w:rsidR="002C4CD4" w:rsidRPr="00383D87" w:rsidRDefault="002C4CD4" w:rsidP="00F2494A">
      <w:pPr>
        <w:pStyle w:val="ListParagraph"/>
        <w:numPr>
          <w:ilvl w:val="0"/>
          <w:numId w:val="3"/>
        </w:numPr>
        <w:spacing w:before="120"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Nguyen Widrow</w:t>
      </w:r>
    </w:p>
    <w:p w14:paraId="641F68A8" w14:textId="672A8E7B" w:rsidR="002C4CD4" w:rsidRPr="007F7DA8" w:rsidRDefault="007F7DA8" w:rsidP="002C4CD4">
      <w:pPr>
        <w:pStyle w:val="ListParagraph"/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guye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odifik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derhan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mp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ingkat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cepat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guyen-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</w:p>
    <w:p w14:paraId="23FEE234" w14:textId="77777777" w:rsidR="002C4CD4" w:rsidRPr="00383D87" w:rsidRDefault="002C4CD4" w:rsidP="00F2494A">
      <w:pPr>
        <w:pStyle w:val="ListParagraph"/>
        <w:numPr>
          <w:ilvl w:val="0"/>
          <w:numId w:val="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entukan besar faktor skala (β)</w:t>
      </w:r>
    </w:p>
    <w:p w14:paraId="0438B152" w14:textId="084A58CF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</w:rPr>
            <m:t xml:space="preserve">β=0,7* 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</w:rPr>
                <m:t>J</m:t>
              </m:r>
            </m:e>
            <m:sup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</w:rPr>
                    <m:t>I</m:t>
                  </m:r>
                </m:den>
              </m:f>
            </m:sup>
          </m:sSup>
        </m:oMath>
      </m:oMathPara>
    </w:p>
    <w:p w14:paraId="0DF754C2" w14:textId="5FFEE09A" w:rsidR="002C4CD4" w:rsidRPr="00383D87" w:rsidRDefault="00C83459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2C4CD4" w:rsidRPr="00383D87">
        <w:rPr>
          <w:rFonts w:ascii="Times New Roman" w:hAnsi="Times New Roman" w:cs="Times New Roman"/>
          <w:sz w:val="24"/>
        </w:rPr>
        <w:t xml:space="preserve">: J = </w:t>
      </w:r>
      <w:r w:rsidR="00BB34A2">
        <w:rPr>
          <w:rFonts w:ascii="Times New Roman" w:hAnsi="Times New Roman" w:cs="Times New Roman"/>
          <w:sz w:val="24"/>
        </w:rPr>
        <w:t xml:space="preserve">Ukuran </w:t>
      </w:r>
      <w:r w:rsidR="00BB34A2" w:rsidRPr="00E867A9">
        <w:rPr>
          <w:rFonts w:ascii="Times New Roman" w:hAnsi="Times New Roman" w:cs="Times New Roman"/>
          <w:i/>
          <w:iCs/>
          <w:sz w:val="24"/>
        </w:rPr>
        <w:t>hidden</w:t>
      </w:r>
      <w:r w:rsidR="002C4CD4" w:rsidRPr="00383D87">
        <w:rPr>
          <w:rFonts w:ascii="Times New Roman" w:hAnsi="Times New Roman" w:cs="Times New Roman"/>
          <w:i/>
          <w:sz w:val="24"/>
        </w:rPr>
        <w:t xml:space="preserve"> layer</w:t>
      </w:r>
      <w:r w:rsidR="002C4CD4" w:rsidRPr="00383D87">
        <w:rPr>
          <w:rFonts w:ascii="Times New Roman" w:hAnsi="Times New Roman" w:cs="Times New Roman"/>
          <w:sz w:val="24"/>
        </w:rPr>
        <w:t xml:space="preserve">; I = </w:t>
      </w:r>
      <w:proofErr w:type="spellStart"/>
      <w:r w:rsidR="00BB34A2"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 w:rsidR="002C4CD4" w:rsidRPr="00383D87">
        <w:rPr>
          <w:rFonts w:ascii="Times New Roman" w:hAnsi="Times New Roman" w:cs="Times New Roman"/>
          <w:sz w:val="24"/>
        </w:rPr>
        <w:t xml:space="preserve"> </w:t>
      </w:r>
      <w:r w:rsidR="002C4CD4" w:rsidRPr="00383D87">
        <w:rPr>
          <w:rFonts w:ascii="Times New Roman" w:hAnsi="Times New Roman" w:cs="Times New Roman"/>
          <w:i/>
          <w:sz w:val="24"/>
        </w:rPr>
        <w:t>input layer</w:t>
      </w:r>
      <w:r w:rsidR="002C4CD4" w:rsidRPr="00383D87">
        <w:rPr>
          <w:rFonts w:ascii="Times New Roman" w:hAnsi="Times New Roman" w:cs="Times New Roman"/>
          <w:sz w:val="24"/>
        </w:rPr>
        <w:t>.</w:t>
      </w:r>
    </w:p>
    <w:p w14:paraId="6A0FF8F4" w14:textId="06F36E9F" w:rsidR="002C4CD4" w:rsidRPr="00383D87" w:rsidRDefault="009868DB" w:rsidP="00F2494A">
      <w:pPr>
        <w:pStyle w:val="ListParagraph"/>
        <w:numPr>
          <w:ilvl w:val="0"/>
          <w:numId w:val="4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andom</w:t>
      </w:r>
      <w:r w:rsidR="007C64B8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7C64B8">
        <w:rPr>
          <w:rFonts w:ascii="Times New Roman" w:hAnsi="Times New Roman" w:cs="Times New Roman"/>
          <w:sz w:val="24"/>
          <w:lang w:val="en-US"/>
        </w:rPr>
        <w:t>rentang</w:t>
      </w:r>
      <w:proofErr w:type="spellEnd"/>
      <w:r w:rsidR="007C64B8">
        <w:rPr>
          <w:rFonts w:ascii="Times New Roman" w:hAnsi="Times New Roman" w:cs="Times New Roman"/>
          <w:sz w:val="24"/>
          <w:lang w:val="en-US"/>
        </w:rPr>
        <w:t xml:space="preserve"> -0.5 </w:t>
      </w:r>
      <w:proofErr w:type="spellStart"/>
      <w:r w:rsidR="007C64B8">
        <w:rPr>
          <w:rFonts w:ascii="Times New Roman" w:hAnsi="Times New Roman" w:cs="Times New Roman"/>
          <w:sz w:val="24"/>
          <w:lang w:val="en-US"/>
        </w:rPr>
        <w:t>sampai</w:t>
      </w:r>
      <w:proofErr w:type="spellEnd"/>
      <w:r w:rsidR="007C64B8">
        <w:rPr>
          <w:rFonts w:ascii="Times New Roman" w:hAnsi="Times New Roman" w:cs="Times New Roman"/>
          <w:sz w:val="24"/>
          <w:lang w:val="en-US"/>
        </w:rPr>
        <w:t xml:space="preserve"> 0.5</w:t>
      </w:r>
    </w:p>
    <w:p w14:paraId="3BFA3CDD" w14:textId="33920326" w:rsidR="002C4CD4" w:rsidRDefault="002C4CD4" w:rsidP="00F2494A">
      <w:pPr>
        <w:pStyle w:val="ListParagraph"/>
        <w:numPr>
          <w:ilvl w:val="0"/>
          <w:numId w:val="4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hitung </w:t>
      </w:r>
      <w:r w:rsidR="00913037">
        <w:rPr>
          <w:rFonts w:ascii="Times New Roman" w:hAnsi="Times New Roman" w:cs="Times New Roman"/>
          <w:sz w:val="24"/>
          <w:lang w:val="en-US"/>
        </w:rPr>
        <w:t>norm</w:t>
      </w:r>
      <w:r w:rsidRPr="00383D87">
        <w:rPr>
          <w:rFonts w:ascii="Times New Roman" w:hAnsi="Times New Roman" w:cs="Times New Roman"/>
          <w:sz w:val="24"/>
        </w:rPr>
        <w:t xml:space="preserve"> dari vektor bobot</w:t>
      </w:r>
    </w:p>
    <w:p w14:paraId="0A42900E" w14:textId="77777777" w:rsidR="009D3B60" w:rsidRPr="00383D87" w:rsidRDefault="00B71CA1" w:rsidP="007B0495">
      <w:pPr>
        <w:pStyle w:val="ListParagraph"/>
        <w:spacing w:before="120" w:line="360" w:lineRule="auto"/>
        <w:ind w:left="1080"/>
        <w:jc w:val="both"/>
        <w:rPr>
          <w:rFonts w:ascii="Times New Roman" w:eastAsiaTheme="minorEastAsia" w:hAnsi="Times New Roman" w:cs="Times New Roman"/>
          <w:sz w:val="24"/>
        </w:rPr>
      </w:pPr>
      <m:oMath>
        <m:d>
          <m:dPr>
            <m:begChr m:val="‖"/>
            <m:endChr m:val="‖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j</m:t>
                </m:r>
              </m:sub>
            </m:sSub>
          </m:e>
        </m:d>
        <m:r>
          <w:rPr>
            <w:rFonts w:ascii="Cambria Math" w:eastAsiaTheme="minorEastAsia" w:hAnsi="Cambria Math" w:cs="Times New Roman"/>
            <w:sz w:val="24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radPr>
          <m:deg>
            <m:ctrlPr>
              <w:rPr>
                <w:rFonts w:ascii="Cambria Math" w:hAnsi="Cambria Math" w:cs="Times New Roman"/>
                <w:i/>
                <w:sz w:val="24"/>
              </w:rPr>
            </m:ctrlPr>
          </m:deg>
          <m:e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sz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p>
                </m:sSubSup>
              </m:e>
            </m:nary>
          </m:e>
        </m:rad>
      </m:oMath>
      <w:r w:rsidR="009D3B60" w:rsidRPr="00383D87">
        <w:rPr>
          <w:rFonts w:ascii="Times New Roman" w:eastAsiaTheme="minorEastAsia" w:hAnsi="Times New Roman" w:cs="Times New Roman"/>
          <w:sz w:val="24"/>
        </w:rPr>
        <w:t xml:space="preserve">  dan  </w:t>
      </w:r>
      <m:oMath>
        <m:d>
          <m:dPr>
            <m:begChr m:val="‖"/>
            <m:endChr m:val="‖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k</m:t>
                </m:r>
              </m:sub>
            </m:sSub>
          </m:e>
        </m:d>
        <m:r>
          <w:rPr>
            <w:rFonts w:ascii="Cambria Math" w:eastAsiaTheme="minorEastAsia" w:hAnsi="Cambria Math" w:cs="Times New Roman"/>
            <w:sz w:val="24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radPr>
          <m:deg>
            <m:ctrlPr>
              <w:rPr>
                <w:rFonts w:ascii="Cambria Math" w:hAnsi="Cambria Math" w:cs="Times New Roman"/>
                <w:i/>
                <w:sz w:val="24"/>
              </w:rPr>
            </m:ctrlPr>
          </m:deg>
          <m:e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sz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</w:rPr>
                  <m:t>j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</w:rPr>
                  <m:t>J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k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p>
                </m:sSubSup>
              </m:e>
            </m:nary>
          </m:e>
        </m:rad>
      </m:oMath>
    </w:p>
    <w:p w14:paraId="33B72774" w14:textId="77777777" w:rsidR="009D3B60" w:rsidRDefault="009D3B60" w:rsidP="009D3B60">
      <w:pPr>
        <w:pStyle w:val="ListParagraph"/>
        <w:spacing w:before="120" w:line="360" w:lineRule="auto"/>
        <w:ind w:left="1134"/>
        <w:jc w:val="both"/>
        <w:rPr>
          <w:rFonts w:ascii="Times New Roman" w:hAnsi="Times New Roman" w:cs="Times New Roman"/>
          <w:sz w:val="24"/>
        </w:rPr>
      </w:pPr>
    </w:p>
    <w:p w14:paraId="15F918B7" w14:textId="68FF87AA" w:rsidR="00913037" w:rsidRPr="006E3ACC" w:rsidRDefault="00913037" w:rsidP="00F2494A">
      <w:pPr>
        <w:pStyle w:val="ListParagraph"/>
        <w:numPr>
          <w:ilvl w:val="0"/>
          <w:numId w:val="4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mperbaharu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</w:p>
    <w:p w14:paraId="2E04620C" w14:textId="108958A9" w:rsidR="006E3ACC" w:rsidRPr="004B5B21" w:rsidRDefault="00B71CA1" w:rsidP="004B5B21">
      <w:pPr>
        <w:pStyle w:val="ListParagraph"/>
        <w:tabs>
          <w:tab w:val="left" w:pos="2835"/>
        </w:tabs>
        <w:spacing w:before="120" w:line="360" w:lineRule="auto"/>
        <w:ind w:left="1080"/>
        <w:jc w:val="both"/>
        <w:rPr>
          <w:rFonts w:ascii="Cambria Math" w:hAnsi="Cambria Math" w:cs="Times New Roman"/>
          <w:sz w:val="24"/>
          <w:oMath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i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β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ij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</m:t>
                    </m:r>
                  </m:sub>
                </m:sSub>
              </m:e>
            </m:d>
          </m:den>
        </m:f>
      </m:oMath>
      <w:r w:rsidR="006E3ACC" w:rsidRPr="00383D87">
        <w:rPr>
          <w:rFonts w:ascii="Times New Roman" w:eastAsiaTheme="minorEastAsia" w:hAnsi="Times New Roman" w:cs="Times New Roman"/>
          <w:sz w:val="24"/>
        </w:rPr>
        <w:tab/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j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β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jk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sub>
                </m:sSub>
              </m:e>
            </m:d>
          </m:den>
        </m:f>
      </m:oMath>
    </w:p>
    <w:p w14:paraId="0ED22D56" w14:textId="574DE000" w:rsidR="002C4CD4" w:rsidRPr="00576BF7" w:rsidRDefault="00913037" w:rsidP="00F2494A">
      <w:pPr>
        <w:pStyle w:val="ListParagraph"/>
        <w:numPr>
          <w:ilvl w:val="0"/>
          <w:numId w:val="4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ngatu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bia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ila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ntar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β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amp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-</w:t>
      </w:r>
      <w:r w:rsidRPr="0091303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β</w:t>
      </w:r>
    </w:p>
    <w:p w14:paraId="3021EC92" w14:textId="77777777" w:rsidR="002C4CD4" w:rsidRPr="00383D87" w:rsidRDefault="002C4CD4" w:rsidP="002C4CD4">
      <w:pPr>
        <w:autoSpaceDE w:val="0"/>
        <w:autoSpaceDN w:val="0"/>
        <w:adjustRightInd w:val="0"/>
        <w:ind w:left="1134"/>
        <w:rPr>
          <w:rFonts w:ascii="Times New Roman" w:hAnsi="Times New Roman" w:cs="Times New Roman"/>
          <w:sz w:val="24"/>
          <w:szCs w:val="24"/>
        </w:rPr>
      </w:pPr>
    </w:p>
    <w:p w14:paraId="207D7CF3" w14:textId="794B748F" w:rsidR="002C4CD4" w:rsidRPr="00BE1ABB" w:rsidRDefault="00DE6C0A" w:rsidP="00F2494A">
      <w:pPr>
        <w:pStyle w:val="ListParagraph"/>
        <w:numPr>
          <w:ilvl w:val="0"/>
          <w:numId w:val="12"/>
        </w:numPr>
        <w:spacing w:before="240" w:line="360" w:lineRule="auto"/>
        <w:ind w:left="567" w:hanging="567"/>
        <w:jc w:val="both"/>
        <w:outlineLvl w:val="2"/>
        <w:rPr>
          <w:rFonts w:ascii="Times New Roman" w:hAnsi="Times New Roman" w:cs="Times New Roman"/>
          <w:b/>
          <w:bCs/>
          <w:sz w:val="24"/>
          <w:szCs w:val="20"/>
        </w:rPr>
      </w:pPr>
      <w:bookmarkStart w:id="9" w:name="_Toc72179870"/>
      <w:r>
        <w:rPr>
          <w:rFonts w:ascii="Times New Roman" w:hAnsi="Times New Roman" w:cs="Times New Roman"/>
          <w:b/>
          <w:bCs/>
          <w:sz w:val="24"/>
          <w:szCs w:val="20"/>
          <w:lang w:val="en-US"/>
        </w:rPr>
        <w:lastRenderedPageBreak/>
        <w:t>Data Preprocessing</w:t>
      </w:r>
      <w:bookmarkEnd w:id="9"/>
    </w:p>
    <w:p w14:paraId="744181AD" w14:textId="21E9BB70" w:rsidR="002C4CD4" w:rsidRDefault="007D1775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Preprocessi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</w:t>
      </w:r>
      <w:r w:rsidR="00957F77">
        <w:rPr>
          <w:rFonts w:ascii="Times New Roman" w:hAnsi="Times New Roman" w:cs="Times New Roman"/>
          <w:sz w:val="24"/>
          <w:lang w:val="en-US"/>
        </w:rPr>
        <w:t>ormalisas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ngubah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data pada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feature agar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mpunya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rentang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am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diantar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0-1. Hal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dilakukan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agar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eluruh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feature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mpunya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rentang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am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ehingg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ad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feature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ndominas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a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lainnya</w:t>
      </w:r>
      <w:proofErr w:type="spellEnd"/>
    </w:p>
    <w:p w14:paraId="7785183D" w14:textId="703F88A7" w:rsidR="005259DB" w:rsidRDefault="005259DB" w:rsidP="005259DB">
      <w:pPr>
        <w:spacing w:line="360" w:lineRule="auto"/>
        <w:ind w:firstLine="567"/>
        <w:jc w:val="center"/>
        <w:rPr>
          <w:rFonts w:ascii="Times New Roman" w:hAnsi="Times New Roman" w:cs="Times New Roman"/>
          <w:sz w:val="24"/>
          <w:lang w:val="en-US"/>
        </w:rPr>
      </w:pPr>
      <w:r w:rsidRPr="005259DB">
        <w:rPr>
          <w:rFonts w:ascii="Times New Roman" w:hAnsi="Times New Roman" w:cs="Times New Roman"/>
          <w:noProof/>
          <w:sz w:val="24"/>
          <w:lang w:val="en-US"/>
        </w:rPr>
        <w:drawing>
          <wp:inline distT="0" distB="0" distL="0" distR="0" wp14:anchorId="76B6402E" wp14:editId="51D1D3AB">
            <wp:extent cx="2639453" cy="787400"/>
            <wp:effectExtent l="0" t="0" r="889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645747" cy="7892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000ADC" w14:textId="01C4F502" w:rsidR="002C4CD4" w:rsidRDefault="002C4CD4" w:rsidP="00F2494A">
      <w:pPr>
        <w:pStyle w:val="ListParagraph"/>
        <w:numPr>
          <w:ilvl w:val="0"/>
          <w:numId w:val="12"/>
        </w:numPr>
        <w:spacing w:before="360" w:line="360" w:lineRule="auto"/>
        <w:ind w:left="567" w:hanging="567"/>
        <w:jc w:val="both"/>
        <w:outlineLvl w:val="2"/>
        <w:rPr>
          <w:rFonts w:ascii="Times New Roman" w:hAnsi="Times New Roman" w:cs="Times New Roman"/>
          <w:b/>
          <w:bCs/>
          <w:sz w:val="24"/>
          <w:szCs w:val="20"/>
        </w:rPr>
      </w:pPr>
      <w:bookmarkStart w:id="10" w:name="_Toc72179871"/>
      <w:r w:rsidRPr="00D30CE8">
        <w:rPr>
          <w:rFonts w:ascii="Times New Roman" w:hAnsi="Times New Roman" w:cs="Times New Roman"/>
          <w:b/>
          <w:bCs/>
          <w:sz w:val="24"/>
          <w:szCs w:val="20"/>
        </w:rPr>
        <w:t>Algoritma Pembelajaran</w:t>
      </w:r>
      <w:bookmarkEnd w:id="10"/>
    </w:p>
    <w:p w14:paraId="7BF80180" w14:textId="4A7AFFA7" w:rsidR="00CD4112" w:rsidRPr="00CD4112" w:rsidRDefault="00CD4112" w:rsidP="00CD4112">
      <w:pPr>
        <w:pStyle w:val="ListParagraph"/>
        <w:spacing w:before="360" w:line="360" w:lineRule="auto"/>
        <w:ind w:left="567"/>
        <w:jc w:val="both"/>
        <w:rPr>
          <w:rFonts w:ascii="Times New Roman" w:hAnsi="Times New Roman" w:cs="Times New Roman"/>
          <w:sz w:val="24"/>
          <w:szCs w:val="20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>:</w:t>
      </w:r>
    </w:p>
    <w:p w14:paraId="1A792061" w14:textId="02442DB5" w:rsidR="00781660" w:rsidRPr="00781660" w:rsidRDefault="00781660" w:rsidP="002C4CD4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Sela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ondi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stopping FALSE,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asa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latihan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</w:p>
    <w:p w14:paraId="26554E19" w14:textId="1AE8A27F" w:rsidR="002C4CD4" w:rsidRPr="00325BD5" w:rsidRDefault="002C4CD4" w:rsidP="002C4CD4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383D87">
        <w:rPr>
          <w:rFonts w:ascii="Times New Roman" w:hAnsi="Times New Roman" w:cs="Times New Roman"/>
          <w:b/>
          <w:sz w:val="24"/>
        </w:rPr>
        <w:t xml:space="preserve">Proses </w:t>
      </w:r>
      <w:r w:rsidR="00325BD5">
        <w:rPr>
          <w:rFonts w:ascii="Times New Roman" w:hAnsi="Times New Roman" w:cs="Times New Roman"/>
          <w:b/>
          <w:i/>
          <w:sz w:val="24"/>
          <w:lang w:val="en-US"/>
        </w:rPr>
        <w:t>forward pass</w:t>
      </w:r>
    </w:p>
    <w:p w14:paraId="31A1E7A7" w14:textId="2FFB7CF5" w:rsidR="002C4CD4" w:rsidRPr="00383D87" w:rsidRDefault="002C4CD4" w:rsidP="00F2494A">
      <w:pPr>
        <w:pStyle w:val="ListParagraph"/>
        <w:numPr>
          <w:ilvl w:val="0"/>
          <w:numId w:val="5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In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="007B1B21">
        <w:rPr>
          <w:rFonts w:ascii="Times New Roman" w:hAnsi="Times New Roman" w:cs="Times New Roman"/>
          <w:sz w:val="24"/>
          <w:vertAlign w:val="subscript"/>
          <w:lang w:val="en-US"/>
        </w:rPr>
        <w:t>i</w:t>
      </w:r>
      <w:r w:rsidRPr="00383D87">
        <w:rPr>
          <w:rFonts w:ascii="Times New Roman" w:hAnsi="Times New Roman" w:cs="Times New Roman"/>
          <w:sz w:val="24"/>
        </w:rPr>
        <w:t>, i = 1,2,...,I</w:t>
      </w:r>
    </w:p>
    <w:p w14:paraId="2B40D1F4" w14:textId="2E812AD4" w:rsidR="002C4CD4" w:rsidRPr="00383D87" w:rsidRDefault="002C4CD4" w:rsidP="00F2494A">
      <w:pPr>
        <w:pStyle w:val="ListParagraph"/>
        <w:numPr>
          <w:ilvl w:val="0"/>
          <w:numId w:val="6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erima input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="007B1B21">
        <w:rPr>
          <w:rFonts w:ascii="Times New Roman" w:hAnsi="Times New Roman" w:cs="Times New Roman"/>
          <w:sz w:val="24"/>
          <w:vertAlign w:val="subscript"/>
          <w:lang w:val="en-US"/>
        </w:rPr>
        <w:t>i</w:t>
      </w:r>
    </w:p>
    <w:p w14:paraId="70C340C6" w14:textId="06AD1DD7" w:rsidR="002C4CD4" w:rsidRPr="00383D87" w:rsidRDefault="002C4CD4" w:rsidP="00F2494A">
      <w:pPr>
        <w:pStyle w:val="ListParagraph"/>
        <w:numPr>
          <w:ilvl w:val="0"/>
          <w:numId w:val="6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irimkannya ke semua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="006D2E7D">
        <w:rPr>
          <w:rFonts w:ascii="Times New Roman" w:hAnsi="Times New Roman" w:cs="Times New Roman"/>
          <w:i/>
          <w:sz w:val="24"/>
          <w:lang w:val="en-US"/>
        </w:rPr>
        <w:t xml:space="preserve"> </w:t>
      </w:r>
      <w:proofErr w:type="spellStart"/>
      <w:r w:rsidR="006D2E7D">
        <w:rPr>
          <w:rFonts w:ascii="Times New Roman" w:hAnsi="Times New Roman" w:cs="Times New Roman"/>
          <w:iCs/>
          <w:sz w:val="24"/>
          <w:lang w:val="en-US"/>
        </w:rPr>
        <w:t>diatasnya</w:t>
      </w:r>
      <w:proofErr w:type="spellEnd"/>
      <w:r w:rsidRPr="00383D87">
        <w:rPr>
          <w:rFonts w:ascii="Times New Roman" w:hAnsi="Times New Roman" w:cs="Times New Roman"/>
          <w:sz w:val="24"/>
        </w:rPr>
        <w:t>.</w:t>
      </w:r>
    </w:p>
    <w:p w14:paraId="0D98E28B" w14:textId="77777777" w:rsidR="002C4CD4" w:rsidRPr="00383D87" w:rsidRDefault="002C4CD4" w:rsidP="00F2494A">
      <w:pPr>
        <w:pStyle w:val="ListParagraph"/>
        <w:numPr>
          <w:ilvl w:val="0"/>
          <w:numId w:val="5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h</w:t>
      </w:r>
      <w:r w:rsidRPr="00383D87">
        <w:rPr>
          <w:rFonts w:ascii="Times New Roman" w:hAnsi="Times New Roman" w:cs="Times New Roman"/>
          <w:sz w:val="24"/>
          <w:vertAlign w:val="subscript"/>
        </w:rPr>
        <w:t>j</w:t>
      </w:r>
      <w:r w:rsidRPr="00383D87">
        <w:rPr>
          <w:rFonts w:ascii="Times New Roman" w:hAnsi="Times New Roman" w:cs="Times New Roman"/>
          <w:sz w:val="24"/>
        </w:rPr>
        <w:t>, j = 1,2,...,J</w:t>
      </w:r>
    </w:p>
    <w:p w14:paraId="3D37B6A7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in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0j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pi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ij</m:t>
            </m:r>
          </m:sub>
        </m:sSub>
      </m:oMath>
    </w:p>
    <w:p w14:paraId="1D66FB70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z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</m:t>
                    </m:r>
                  </m:sub>
                </m:sSub>
              </m:sup>
            </m:sSup>
          </m:den>
        </m:f>
      </m:oMath>
      <w:r w:rsidR="002C4CD4" w:rsidRPr="00383D87">
        <w:rPr>
          <w:rFonts w:ascii="Times New Roman" w:eastAsiaTheme="minorEastAsia" w:hAnsi="Times New Roman" w:cs="Times New Roman"/>
          <w:sz w:val="24"/>
        </w:rPr>
        <w:t xml:space="preserve"> </w:t>
      </w:r>
    </w:p>
    <w:p w14:paraId="12C8B834" w14:textId="77777777" w:rsidR="002C4CD4" w:rsidRPr="00383D87" w:rsidRDefault="002C4CD4" w:rsidP="00F2494A">
      <w:pPr>
        <w:pStyle w:val="ListParagraph"/>
        <w:numPr>
          <w:ilvl w:val="0"/>
          <w:numId w:val="5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o</w:t>
      </w:r>
      <w:r w:rsidRPr="00383D87">
        <w:rPr>
          <w:rFonts w:ascii="Times New Roman" w:hAnsi="Times New Roman" w:cs="Times New Roman"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>, k = 1,2,...,K</w:t>
      </w:r>
    </w:p>
    <w:p w14:paraId="394F656D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o_in</m:t>
            </m:r>
          </m:e>
          <m:sub>
            <m:r>
              <w:rPr>
                <w:rFonts w:ascii="Cambria Math" w:hAnsi="Cambria Math" w:cs="Times New Roman"/>
                <w:sz w:val="24"/>
              </w:rPr>
              <m:t>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0k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jk</m:t>
            </m:r>
          </m:sub>
        </m:sSub>
      </m:oMath>
    </w:p>
    <w:p w14:paraId="35F2EBD4" w14:textId="066BFF7E" w:rsidR="002C4CD4" w:rsidRPr="001B5614" w:rsidRDefault="002C4CD4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r>
          <w:rPr>
            <w:rFonts w:ascii="Cambria Math" w:hAnsi="Cambria Math" w:cs="Times New Roman"/>
            <w:sz w:val="24"/>
          </w:rPr>
          <m:t>o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y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sub>
                </m:sSub>
              </m:sup>
            </m:sSup>
          </m:den>
        </m:f>
      </m:oMath>
    </w:p>
    <w:p w14:paraId="2D2EBBC0" w14:textId="77777777" w:rsidR="001B5614" w:rsidRPr="00383D87" w:rsidRDefault="001B5614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Kuantisasi output</w:t>
      </w:r>
    </w:p>
    <w:p w14:paraId="74E582E6" w14:textId="1C3F4213" w:rsidR="001B5614" w:rsidRPr="00383D87" w:rsidRDefault="001B5614" w:rsidP="00F2494A">
      <w:pPr>
        <w:pStyle w:val="ListParagraph"/>
        <w:numPr>
          <w:ilvl w:val="1"/>
          <w:numId w:val="7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0 &lt;= </w:t>
      </w:r>
      <w:r w:rsidR="009D5066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 xml:space="preserve"> &lt; 0.3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230162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230162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230162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= 0</w:t>
      </w:r>
    </w:p>
    <w:p w14:paraId="23DB9CB4" w14:textId="775E51D7" w:rsidR="001B5614" w:rsidRPr="00383D87" w:rsidRDefault="001B5614" w:rsidP="00F2494A">
      <w:pPr>
        <w:pStyle w:val="ListParagraph"/>
        <w:numPr>
          <w:ilvl w:val="1"/>
          <w:numId w:val="7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0.7 &lt; </w:t>
      </w:r>
      <w:r w:rsidR="00230162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230162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230162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&lt;= 1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230162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230162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230162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= 1</w:t>
      </w:r>
    </w:p>
    <w:p w14:paraId="78353B3E" w14:textId="4C050609" w:rsidR="001B5614" w:rsidRPr="001B5614" w:rsidRDefault="001B5614" w:rsidP="00F2494A">
      <w:pPr>
        <w:pStyle w:val="ListParagraph"/>
        <w:numPr>
          <w:ilvl w:val="1"/>
          <w:numId w:val="7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Else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B00374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B00374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B00374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= </w:t>
      </w:r>
      <w:r w:rsidR="00B00374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B00374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515EC1">
        <w:rPr>
          <w:rFonts w:ascii="Times New Roman" w:hAnsi="Times New Roman" w:cs="Times New Roman"/>
          <w:i/>
          <w:iCs/>
          <w:sz w:val="24"/>
          <w:vertAlign w:val="subscript"/>
          <w:lang w:val="en-US"/>
        </w:rPr>
        <w:t>.</w:t>
      </w:r>
    </w:p>
    <w:p w14:paraId="46B63800" w14:textId="578F2CF8" w:rsidR="00787256" w:rsidRDefault="00787256" w:rsidP="00787256">
      <w:pPr>
        <w:spacing w:before="120" w:line="360" w:lineRule="auto"/>
        <w:ind w:firstLine="567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eastAsiaTheme="minorEastAsia" w:hAnsi="Times New Roman" w:cs="Times New Roman"/>
          <w:sz w:val="24"/>
          <w:lang w:val="en-US"/>
        </w:rPr>
        <w:t xml:space="preserve">Pada layer output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terap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threshold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embantu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proses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. Hal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in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laku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karen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sebua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output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r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1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tau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 pada neuron output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nyari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ustahil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tercap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tanp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dany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fungs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atematik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tambah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. Threshold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pili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.7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ata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ta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dan 0.3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ata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awa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Sehingg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output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r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lebi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sar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.7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konvers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enjad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biner 1 dan output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r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lebi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kecil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.3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konvers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enjad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biner 0</w:t>
      </w:r>
    </w:p>
    <w:p w14:paraId="434DE6B4" w14:textId="179EEB51" w:rsidR="002C4CD4" w:rsidRPr="00325BD5" w:rsidRDefault="002C4CD4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383D87">
        <w:rPr>
          <w:rFonts w:ascii="Times New Roman" w:hAnsi="Times New Roman" w:cs="Times New Roman"/>
          <w:b/>
          <w:sz w:val="24"/>
        </w:rPr>
        <w:lastRenderedPageBreak/>
        <w:t xml:space="preserve">Proses </w:t>
      </w:r>
      <w:r w:rsidR="00325BD5">
        <w:rPr>
          <w:rFonts w:ascii="Times New Roman" w:hAnsi="Times New Roman" w:cs="Times New Roman"/>
          <w:b/>
          <w:i/>
          <w:sz w:val="24"/>
          <w:lang w:val="en-US"/>
        </w:rPr>
        <w:t>backward pass</w:t>
      </w:r>
    </w:p>
    <w:p w14:paraId="1E985432" w14:textId="77777777" w:rsidR="002C4CD4" w:rsidRPr="00383D87" w:rsidRDefault="002C4CD4" w:rsidP="00F2494A">
      <w:pPr>
        <w:pStyle w:val="ListParagraph"/>
        <w:numPr>
          <w:ilvl w:val="0"/>
          <w:numId w:val="8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di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o</w:t>
      </w:r>
      <w:r w:rsidRPr="00383D87">
        <w:rPr>
          <w:rFonts w:ascii="Times New Roman" w:hAnsi="Times New Roman" w:cs="Times New Roman"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>, k = 1,2,...,K</w:t>
      </w:r>
    </w:p>
    <w:p w14:paraId="54E2BC9B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informasi error:</w:t>
      </w:r>
    </w:p>
    <w:p w14:paraId="196A7A3A" w14:textId="77777777" w:rsidR="002C4CD4" w:rsidRPr="00383D87" w:rsidRDefault="00B71CA1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pk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pk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</w:rPr>
            <m:t>.f'(y_i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r>
            <w:rPr>
              <w:rFonts w:ascii="Cambria Math" w:hAnsi="Cambria Math" w:cs="Times New Roman"/>
              <w:sz w:val="24"/>
            </w:rPr>
            <m:t>)</m:t>
          </m:r>
        </m:oMath>
      </m:oMathPara>
    </w:p>
    <w:p w14:paraId="24DFB679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hitung besarnya koreksi bobot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>:</w:t>
      </w:r>
    </w:p>
    <w:p w14:paraId="35680AA9" w14:textId="77777777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</m:oMath>
      </m:oMathPara>
    </w:p>
    <w:p w14:paraId="736DD2E7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besarnya koreksi bias output:</w:t>
      </w:r>
    </w:p>
    <w:p w14:paraId="5740DC21" w14:textId="77777777" w:rsidR="002C4CD4" w:rsidRPr="00383D87" w:rsidRDefault="002C4CD4" w:rsidP="002C4CD4">
      <w:pPr>
        <w:pStyle w:val="ListParagraph"/>
        <w:spacing w:line="360" w:lineRule="auto"/>
        <w:ind w:left="1134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</m:oMath>
      </m:oMathPara>
    </w:p>
    <w:p w14:paraId="6E49D3B3" w14:textId="77777777" w:rsidR="002C4CD4" w:rsidRPr="00383D87" w:rsidRDefault="002C4CD4" w:rsidP="00F2494A">
      <w:pPr>
        <w:pStyle w:val="ListParagraph"/>
        <w:numPr>
          <w:ilvl w:val="0"/>
          <w:numId w:val="5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di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h</w:t>
      </w:r>
      <w:r w:rsidRPr="00383D87">
        <w:rPr>
          <w:rFonts w:ascii="Times New Roman" w:hAnsi="Times New Roman" w:cs="Times New Roman"/>
          <w:sz w:val="24"/>
          <w:vertAlign w:val="subscript"/>
        </w:rPr>
        <w:t>j</w:t>
      </w:r>
      <w:r w:rsidRPr="00383D87">
        <w:rPr>
          <w:rFonts w:ascii="Times New Roman" w:hAnsi="Times New Roman" w:cs="Times New Roman"/>
          <w:sz w:val="24"/>
        </w:rPr>
        <w:t>, j = 1,2,...,J</w:t>
      </w:r>
    </w:p>
    <w:p w14:paraId="214B6195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semua koreksi error:</w:t>
      </w:r>
    </w:p>
    <w:p w14:paraId="63EB45CD" w14:textId="77777777" w:rsidR="002C4CD4" w:rsidRPr="00383D87" w:rsidRDefault="00B71CA1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_in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  <m:r>
            <w:rPr>
              <w:rFonts w:ascii="Cambria Math" w:hAnsi="Cambria Math" w:cs="Times New Roman"/>
              <w:sz w:val="24"/>
            </w:rPr>
            <m:t>=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Σ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</m:oMath>
      </m:oMathPara>
    </w:p>
    <w:p w14:paraId="53E1BDE9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nilai aktivasi koreksi error :</w:t>
      </w:r>
    </w:p>
    <w:p w14:paraId="163F77D4" w14:textId="77777777" w:rsidR="002C4CD4" w:rsidRPr="00383D87" w:rsidRDefault="00B71CA1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j</m:t>
                </m:r>
              </m:sub>
            </m:sSub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f</m:t>
            </m:r>
          </m:e>
          <m:sup>
            <m:r>
              <w:rPr>
                <w:rFonts w:ascii="Cambria Math" w:hAnsi="Cambria Math" w:cs="Times New Roman"/>
                <w:sz w:val="24"/>
              </w:rPr>
              <m:t>'</m:t>
            </m:r>
          </m:sup>
        </m:sSup>
        <m:r>
          <w:rPr>
            <w:rFonts w:ascii="Cambria Math" w:hAnsi="Cambria Math" w:cs="Times New Roman"/>
            <w:sz w:val="24"/>
          </w:rPr>
          <m:t>(z_i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)</m:t>
        </m:r>
      </m:oMath>
      <w:r w:rsidR="002C4CD4" w:rsidRPr="00383D87">
        <w:rPr>
          <w:rFonts w:ascii="Times New Roman" w:eastAsiaTheme="minorEastAsia" w:hAnsi="Times New Roman" w:cs="Times New Roman"/>
          <w:sz w:val="24"/>
        </w:rPr>
        <w:t xml:space="preserve"> </w:t>
      </w:r>
    </w:p>
    <w:p w14:paraId="1BE4ADE0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koreksi bobot unit hidden :</w:t>
      </w:r>
    </w:p>
    <w:p w14:paraId="2EEF2425" w14:textId="77777777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</m:t>
              </m:r>
            </m:sub>
          </m:sSub>
        </m:oMath>
      </m:oMathPara>
    </w:p>
    <w:p w14:paraId="274A7B01" w14:textId="77777777" w:rsidR="002C4CD4" w:rsidRPr="00383D87" w:rsidRDefault="002C4CD4" w:rsidP="00F2494A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koreksi error bias unit hidden :</w:t>
      </w:r>
    </w:p>
    <w:p w14:paraId="6F5DADDA" w14:textId="77777777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</m:oMath>
      </m:oMathPara>
    </w:p>
    <w:p w14:paraId="77E371E3" w14:textId="54CEB7B3" w:rsidR="002C4CD4" w:rsidRPr="00383D87" w:rsidRDefault="002C4CD4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383D87">
        <w:rPr>
          <w:rFonts w:ascii="Times New Roman" w:hAnsi="Times New Roman" w:cs="Times New Roman"/>
          <w:b/>
          <w:sz w:val="24"/>
        </w:rPr>
        <w:t xml:space="preserve">Proses </w:t>
      </w:r>
      <w:proofErr w:type="spellStart"/>
      <w:r w:rsidR="00E45224">
        <w:rPr>
          <w:rFonts w:ascii="Times New Roman" w:hAnsi="Times New Roman" w:cs="Times New Roman"/>
          <w:b/>
          <w:sz w:val="24"/>
          <w:lang w:val="en-US"/>
        </w:rPr>
        <w:t>memperbaharui</w:t>
      </w:r>
      <w:proofErr w:type="spellEnd"/>
      <w:r w:rsidR="00E45224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7A0D1A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383D87">
        <w:rPr>
          <w:rFonts w:ascii="Times New Roman" w:hAnsi="Times New Roman" w:cs="Times New Roman"/>
          <w:b/>
          <w:sz w:val="24"/>
        </w:rPr>
        <w:t>bobot</w:t>
      </w:r>
    </w:p>
    <w:p w14:paraId="6B950EAB" w14:textId="77777777" w:rsidR="002C4CD4" w:rsidRPr="00383D87" w:rsidRDefault="002C4CD4" w:rsidP="00F2494A">
      <w:pPr>
        <w:pStyle w:val="ListParagraph"/>
        <w:numPr>
          <w:ilvl w:val="0"/>
          <w:numId w:val="1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Bobot ke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>:</w:t>
      </w:r>
    </w:p>
    <w:p w14:paraId="5060A40A" w14:textId="77777777" w:rsidR="002C4CD4" w:rsidRPr="00383D87" w:rsidRDefault="00B71CA1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</m:oMath>
      </m:oMathPara>
    </w:p>
    <w:p w14:paraId="2681FF75" w14:textId="77777777" w:rsidR="002C4CD4" w:rsidRPr="00383D87" w:rsidRDefault="00B71CA1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</m:oMath>
      </m:oMathPara>
    </w:p>
    <w:p w14:paraId="6431ED97" w14:textId="77777777" w:rsidR="002C4CD4" w:rsidRPr="00383D87" w:rsidRDefault="002C4CD4" w:rsidP="00F2494A">
      <w:pPr>
        <w:pStyle w:val="ListParagraph"/>
        <w:numPr>
          <w:ilvl w:val="0"/>
          <w:numId w:val="1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Bobot ke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>:</w:t>
      </w:r>
    </w:p>
    <w:p w14:paraId="6A749BA2" w14:textId="77777777" w:rsidR="002C4CD4" w:rsidRPr="00383D87" w:rsidRDefault="00B71CA1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</m:oMath>
      </m:oMathPara>
    </w:p>
    <w:p w14:paraId="168397A1" w14:textId="77777777" w:rsidR="002C4CD4" w:rsidRPr="00383D87" w:rsidRDefault="00B71CA1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</m:oMath>
      </m:oMathPara>
    </w:p>
    <w:p w14:paraId="515CC60B" w14:textId="1655F1EC" w:rsidR="002C4CD4" w:rsidRPr="00383D87" w:rsidRDefault="008210C5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  <w:lang w:val="en-US"/>
        </w:rPr>
        <w:t>Proses</w:t>
      </w:r>
      <w:r w:rsidR="00C212DB">
        <w:rPr>
          <w:rFonts w:ascii="Times New Roman" w:hAnsi="Times New Roman" w:cs="Times New Roman"/>
          <w:b/>
          <w:sz w:val="24"/>
          <w:lang w:val="en-US"/>
        </w:rPr>
        <w:t xml:space="preserve"> p</w:t>
      </w:r>
      <w:r w:rsidR="002C4CD4" w:rsidRPr="00383D87">
        <w:rPr>
          <w:rFonts w:ascii="Times New Roman" w:hAnsi="Times New Roman" w:cs="Times New Roman"/>
          <w:b/>
          <w:sz w:val="24"/>
        </w:rPr>
        <w:t>erhitungan error</w:t>
      </w:r>
    </w:p>
    <w:p w14:paraId="6F266391" w14:textId="700F579B" w:rsidR="002C4CD4" w:rsidRPr="006C478C" w:rsidRDefault="006C478C" w:rsidP="00B61B1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Error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hitung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salah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uadratis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</w:p>
    <w:p w14:paraId="1351F9F7" w14:textId="006CD094" w:rsidR="00B81E22" w:rsidRPr="009E59A8" w:rsidRDefault="002C4CD4" w:rsidP="009E59A8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E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</w:rPr>
            <m:t>Σ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pk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pk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Theme="minorEastAsia" w:hAnsi="Cambria Math" w:cs="Times New Roman"/>
                  <w:sz w:val="24"/>
                </w:rPr>
                <m:t>2</m:t>
              </m:r>
            </m:sup>
          </m:sSup>
        </m:oMath>
      </m:oMathPara>
    </w:p>
    <w:p w14:paraId="3530ACDC" w14:textId="3B11700A" w:rsidR="002C4CD4" w:rsidRPr="00383D87" w:rsidRDefault="002C4CD4" w:rsidP="00F2494A">
      <w:pPr>
        <w:pStyle w:val="ListParagraph"/>
        <w:numPr>
          <w:ilvl w:val="0"/>
          <w:numId w:val="12"/>
        </w:numPr>
        <w:spacing w:before="360" w:line="360" w:lineRule="auto"/>
        <w:ind w:left="567" w:hanging="567"/>
        <w:jc w:val="both"/>
        <w:rPr>
          <w:rFonts w:ascii="Times New Roman" w:hAnsi="Times New Roman" w:cs="Times New Roman"/>
          <w:sz w:val="28"/>
          <w:szCs w:val="28"/>
        </w:rPr>
      </w:pPr>
      <w:r w:rsidRPr="00383D87">
        <w:rPr>
          <w:rFonts w:ascii="Times New Roman" w:hAnsi="Times New Roman" w:cs="Times New Roman"/>
          <w:sz w:val="28"/>
          <w:szCs w:val="28"/>
        </w:rPr>
        <w:t>Algoritma Pengujian</w:t>
      </w:r>
    </w:p>
    <w:p w14:paraId="27643A6E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3D87">
        <w:rPr>
          <w:rFonts w:ascii="Times New Roman" w:hAnsi="Times New Roman" w:cs="Times New Roman"/>
          <w:sz w:val="24"/>
          <w:szCs w:val="24"/>
        </w:rPr>
        <w:t>Setiap p = 1 sampai p = Pu :</w:t>
      </w:r>
    </w:p>
    <w:p w14:paraId="4B2264E1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83D87">
        <w:rPr>
          <w:rFonts w:ascii="Times New Roman" w:hAnsi="Times New Roman" w:cs="Times New Roman"/>
          <w:b/>
          <w:sz w:val="24"/>
          <w:szCs w:val="24"/>
        </w:rPr>
        <w:t xml:space="preserve">Proses </w:t>
      </w:r>
      <w:r w:rsidRPr="00383D87">
        <w:rPr>
          <w:rFonts w:ascii="Times New Roman" w:hAnsi="Times New Roman" w:cs="Times New Roman"/>
          <w:b/>
          <w:i/>
          <w:sz w:val="24"/>
          <w:szCs w:val="24"/>
        </w:rPr>
        <w:t>feedforward</w:t>
      </w:r>
    </w:p>
    <w:p w14:paraId="0184DA31" w14:textId="77777777" w:rsidR="002C4CD4" w:rsidRPr="00383D87" w:rsidRDefault="002C4CD4" w:rsidP="00F2494A">
      <w:pPr>
        <w:pStyle w:val="ListParagraph"/>
        <w:numPr>
          <w:ilvl w:val="0"/>
          <w:numId w:val="11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lastRenderedPageBreak/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In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Pr="00383D87">
        <w:rPr>
          <w:rFonts w:ascii="Times New Roman" w:hAnsi="Times New Roman" w:cs="Times New Roman"/>
          <w:sz w:val="24"/>
        </w:rPr>
        <w:t>_uji</w:t>
      </w:r>
      <w:r w:rsidRPr="00383D87">
        <w:rPr>
          <w:rFonts w:ascii="Times New Roman" w:hAnsi="Times New Roman" w:cs="Times New Roman"/>
          <w:sz w:val="24"/>
          <w:vertAlign w:val="subscript"/>
        </w:rPr>
        <w:t>pi</w:t>
      </w:r>
      <w:r w:rsidRPr="00383D87">
        <w:rPr>
          <w:rFonts w:ascii="Times New Roman" w:hAnsi="Times New Roman" w:cs="Times New Roman"/>
          <w:sz w:val="24"/>
        </w:rPr>
        <w:t>, i = 1,2,...,I</w:t>
      </w:r>
    </w:p>
    <w:p w14:paraId="60B34418" w14:textId="77777777" w:rsidR="002C4CD4" w:rsidRPr="00383D87" w:rsidRDefault="002C4CD4" w:rsidP="00F2494A">
      <w:pPr>
        <w:pStyle w:val="ListParagraph"/>
        <w:numPr>
          <w:ilvl w:val="0"/>
          <w:numId w:val="6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erima input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Pr="00383D87">
        <w:rPr>
          <w:rFonts w:ascii="Times New Roman" w:hAnsi="Times New Roman" w:cs="Times New Roman"/>
          <w:sz w:val="24"/>
        </w:rPr>
        <w:t>_uji</w:t>
      </w:r>
      <w:r w:rsidRPr="00383D87">
        <w:rPr>
          <w:rFonts w:ascii="Times New Roman" w:hAnsi="Times New Roman" w:cs="Times New Roman"/>
          <w:sz w:val="24"/>
          <w:vertAlign w:val="subscript"/>
        </w:rPr>
        <w:t>pi</w:t>
      </w:r>
    </w:p>
    <w:p w14:paraId="584832B2" w14:textId="77777777" w:rsidR="002C4CD4" w:rsidRPr="00383D87" w:rsidRDefault="002C4CD4" w:rsidP="00F2494A">
      <w:pPr>
        <w:pStyle w:val="ListParagraph"/>
        <w:numPr>
          <w:ilvl w:val="0"/>
          <w:numId w:val="6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irimkannya ke semua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>.</w:t>
      </w:r>
    </w:p>
    <w:p w14:paraId="64CDC422" w14:textId="77777777" w:rsidR="002C4CD4" w:rsidRPr="00383D87" w:rsidRDefault="002C4CD4" w:rsidP="00F2494A">
      <w:pPr>
        <w:pStyle w:val="ListParagraph"/>
        <w:numPr>
          <w:ilvl w:val="0"/>
          <w:numId w:val="11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>. Setiap Z</w:t>
      </w:r>
      <w:r w:rsidRPr="00383D87">
        <w:rPr>
          <w:rFonts w:ascii="Times New Roman" w:hAnsi="Times New Roman" w:cs="Times New Roman"/>
          <w:sz w:val="24"/>
          <w:vertAlign w:val="subscript"/>
        </w:rPr>
        <w:t>j</w:t>
      </w:r>
      <w:r w:rsidRPr="00383D87">
        <w:rPr>
          <w:rFonts w:ascii="Times New Roman" w:hAnsi="Times New Roman" w:cs="Times New Roman"/>
          <w:sz w:val="24"/>
        </w:rPr>
        <w:t>, j = 1,2,...,J</w:t>
      </w:r>
    </w:p>
    <w:p w14:paraId="44EA34A7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in_uji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0j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_uji</m:t>
            </m:r>
          </m:e>
          <m:sub>
            <m:r>
              <w:rPr>
                <w:rFonts w:ascii="Cambria Math" w:hAnsi="Cambria Math" w:cs="Times New Roman"/>
                <w:sz w:val="24"/>
              </w:rPr>
              <m:t>pi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ij</m:t>
            </m:r>
          </m:sub>
        </m:sSub>
      </m:oMath>
    </w:p>
    <w:p w14:paraId="67F2BE83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uji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z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_uj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</m:t>
                    </m:r>
                  </m:sub>
                </m:sSub>
              </m:sup>
            </m:sSup>
          </m:den>
        </m:f>
      </m:oMath>
    </w:p>
    <w:p w14:paraId="66838B3E" w14:textId="77777777" w:rsidR="002C4CD4" w:rsidRPr="00383D87" w:rsidRDefault="002C4CD4" w:rsidP="00F2494A">
      <w:pPr>
        <w:pStyle w:val="ListParagraph"/>
        <w:numPr>
          <w:ilvl w:val="0"/>
          <w:numId w:val="11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y</w:t>
      </w:r>
      <w:r w:rsidRPr="00383D87">
        <w:rPr>
          <w:rFonts w:ascii="Times New Roman" w:hAnsi="Times New Roman" w:cs="Times New Roman"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>, k = 1,2,...,K</w:t>
      </w:r>
    </w:p>
    <w:p w14:paraId="5F81B9B1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y_in_uji</m:t>
            </m:r>
          </m:e>
          <m:sub>
            <m:r>
              <w:rPr>
                <w:rFonts w:ascii="Cambria Math" w:hAnsi="Cambria Math" w:cs="Times New Roman"/>
                <w:sz w:val="24"/>
              </w:rPr>
              <m:t>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0k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uji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jk</m:t>
            </m:r>
          </m:sub>
        </m:sSub>
      </m:oMath>
    </w:p>
    <w:p w14:paraId="0EBD91EC" w14:textId="77777777" w:rsidR="002C4CD4" w:rsidRPr="00383D87" w:rsidRDefault="00B71CA1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y_uji</m:t>
            </m:r>
          </m:e>
          <m:sub>
            <m:r>
              <w:rPr>
                <w:rFonts w:ascii="Cambria Math" w:hAnsi="Cambria Math" w:cs="Times New Roman"/>
                <w:sz w:val="24"/>
              </w:rPr>
              <m:t>p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y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_uj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sub>
                </m:sSub>
              </m:sup>
            </m:sSup>
          </m:den>
        </m:f>
      </m:oMath>
    </w:p>
    <w:p w14:paraId="1993BD50" w14:textId="77777777" w:rsidR="002C4CD4" w:rsidRPr="00383D87" w:rsidRDefault="002C4CD4" w:rsidP="00F2494A">
      <w:pPr>
        <w:pStyle w:val="ListParagraph"/>
        <w:numPr>
          <w:ilvl w:val="0"/>
          <w:numId w:val="7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Kuantisasi output</w:t>
      </w:r>
    </w:p>
    <w:p w14:paraId="53D270D7" w14:textId="77777777" w:rsidR="002C4CD4" w:rsidRPr="00383D87" w:rsidRDefault="002C4CD4" w:rsidP="00F2494A">
      <w:pPr>
        <w:pStyle w:val="ListParagraph"/>
        <w:numPr>
          <w:ilvl w:val="1"/>
          <w:numId w:val="7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0 &lt;= y_uji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&lt; 0.3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y_rec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= 0</w:t>
      </w:r>
    </w:p>
    <w:p w14:paraId="4B3FCC95" w14:textId="77777777" w:rsidR="002C4CD4" w:rsidRPr="00383D87" w:rsidRDefault="002C4CD4" w:rsidP="00F2494A">
      <w:pPr>
        <w:pStyle w:val="ListParagraph"/>
        <w:numPr>
          <w:ilvl w:val="1"/>
          <w:numId w:val="7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0.7 &lt; y_uji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&lt;= 1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y_rec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= 1</w:t>
      </w:r>
    </w:p>
    <w:p w14:paraId="69986038" w14:textId="77777777" w:rsidR="002C4CD4" w:rsidRPr="00383D87" w:rsidRDefault="002C4CD4" w:rsidP="00F2494A">
      <w:pPr>
        <w:pStyle w:val="ListParagraph"/>
        <w:numPr>
          <w:ilvl w:val="1"/>
          <w:numId w:val="7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Else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y_rec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= y_uji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>.</w:t>
      </w:r>
    </w:p>
    <w:p w14:paraId="15B03A5C" w14:textId="77777777" w:rsidR="002C4CD4" w:rsidRPr="00383D87" w:rsidRDefault="002C4CD4" w:rsidP="00F2494A">
      <w:pPr>
        <w:pStyle w:val="ListParagraph"/>
        <w:numPr>
          <w:ilvl w:val="0"/>
          <w:numId w:val="11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hitung </w:t>
      </w:r>
      <w:r w:rsidRPr="00383D87">
        <w:rPr>
          <w:rFonts w:ascii="Times New Roman" w:hAnsi="Times New Roman" w:cs="Times New Roman"/>
          <w:i/>
          <w:sz w:val="24"/>
        </w:rPr>
        <w:t>recognition rate</w:t>
      </w:r>
      <w:r w:rsidRPr="00383D87">
        <w:rPr>
          <w:rFonts w:ascii="Times New Roman" w:hAnsi="Times New Roman" w:cs="Times New Roman"/>
          <w:sz w:val="24"/>
        </w:rPr>
        <w:t>:</w:t>
      </w:r>
    </w:p>
    <w:p w14:paraId="24BB921F" w14:textId="77777777" w:rsidR="002C4CD4" w:rsidRPr="00383D87" w:rsidRDefault="002C4CD4" w:rsidP="002C4CD4">
      <w:pPr>
        <w:spacing w:line="360" w:lineRule="auto"/>
        <w:ind w:left="567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</w:rPr>
            <m:t>RR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banyaknya data output yang benar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banyaknya data pengujian</m:t>
              </m:r>
            </m:den>
          </m:f>
          <m:r>
            <w:rPr>
              <w:rFonts w:ascii="Cambria Math" w:hAnsi="Cambria Math" w:cs="Times New Roman"/>
              <w:sz w:val="24"/>
            </w:rPr>
            <m:t>×100%</m:t>
          </m:r>
        </m:oMath>
      </m:oMathPara>
    </w:p>
    <w:p w14:paraId="45871C98" w14:textId="6331225F" w:rsidR="005F45A8" w:rsidRPr="005F45A8" w:rsidRDefault="002C4CD4" w:rsidP="005F45A8">
      <w:pPr>
        <w:spacing w:line="360" w:lineRule="auto"/>
        <w:ind w:left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Output dikatakan benar jika nilai biner nya sama dengan binernya target.</w:t>
      </w:r>
    </w:p>
    <w:p w14:paraId="7FE7C087" w14:textId="71D7AA71" w:rsidR="009E59A8" w:rsidRPr="00F26DC8" w:rsidRDefault="005F45A8" w:rsidP="00F2494A">
      <w:pPr>
        <w:pStyle w:val="ListParagraph"/>
        <w:numPr>
          <w:ilvl w:val="0"/>
          <w:numId w:val="21"/>
        </w:numPr>
        <w:spacing w:line="360" w:lineRule="auto"/>
        <w:jc w:val="both"/>
        <w:outlineLvl w:val="1"/>
        <w:rPr>
          <w:rFonts w:ascii="Times New Roman" w:eastAsiaTheme="majorEastAsia" w:hAnsi="Times New Roman" w:cs="Times New Roman"/>
          <w:b/>
          <w:sz w:val="32"/>
          <w:szCs w:val="32"/>
          <w:lang w:val="en-US"/>
        </w:rPr>
      </w:pPr>
      <w:bookmarkStart w:id="11" w:name="_Toc72179872"/>
      <w:proofErr w:type="spellStart"/>
      <w:r w:rsidRPr="005F45A8">
        <w:rPr>
          <w:rFonts w:ascii="Times New Roman" w:hAnsi="Times New Roman" w:cs="Times New Roman"/>
          <w:b/>
          <w:sz w:val="28"/>
          <w:szCs w:val="28"/>
          <w:lang w:val="en-US"/>
        </w:rPr>
        <w:t>Sistem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8"/>
          <w:szCs w:val="28"/>
          <w:lang w:val="en-US"/>
        </w:rPr>
        <w:t>Kendali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8"/>
          <w:szCs w:val="28"/>
          <w:lang w:val="en-US"/>
        </w:rPr>
        <w:t>Berbasis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8"/>
          <w:szCs w:val="28"/>
          <w:lang w:val="en-US"/>
        </w:rPr>
        <w:t>Aritificial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 Neural Networks</w:t>
      </w:r>
      <w:bookmarkEnd w:id="11"/>
    </w:p>
    <w:p w14:paraId="53C59C86" w14:textId="6AAF3893" w:rsidR="003335E9" w:rsidRDefault="00F26DC8" w:rsidP="003335E9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>
        <w:rPr>
          <w:rFonts w:ascii="Times New Roman" w:hAnsi="Times New Roman" w:cs="Times New Roman"/>
          <w:iCs/>
          <w:sz w:val="24"/>
          <w:lang w:val="en-US"/>
        </w:rPr>
        <w:t xml:space="preserve">ANN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Peng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ida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rbasis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model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atematis</w:t>
      </w:r>
      <w:proofErr w:type="spellEnd"/>
      <w:r w:rsidR="003417F4">
        <w:rPr>
          <w:rFonts w:ascii="Times New Roman" w:hAnsi="Times New Roman" w:cs="Times New Roman"/>
          <w:iCs/>
          <w:sz w:val="24"/>
          <w:lang w:val="en-US"/>
        </w:rPr>
        <w:fldChar w:fldCharType="begin" w:fldLock="1"/>
      </w:r>
      <w:r w:rsidR="003417F4">
        <w:rPr>
          <w:rFonts w:ascii="Times New Roman" w:hAnsi="Times New Roman" w:cs="Times New Roman"/>
          <w:iCs/>
          <w:sz w:val="24"/>
          <w:lang w:val="en-US"/>
        </w:rPr>
        <w:instrText>ADDIN CSL_CITATION {"citationItems":[{"id":"ITEM-1","itemData":{"author":[{"dropping-particle":"","family":"Kusumoputro","given":"Prof. Dr. Benyamin","non-dropping-particle":"","parse-names":false,"suffix":""},{"dropping-particle":"","family":"Indonesia","given":"Universitas","non-dropping-particle":"","parse-names":false,"suffix":""}],"id":"ITEM-1","issued":{"date-parts":[["0"]]},"title":"Penggunaan Artificial Neural Networks dalam Sistem Kendali","type":"article-journal"},"uris":["http://www.mendeley.com/documents/?uuid=f7a114e8-1a36-4674-82d6-d8f106491618"]}],"mendeley":{"formattedCitation":"[4]","plainTextFormattedCitation":"[4]"},"properties":{"noteIndex":0},"schema":"https://github.com/citation-style-language/schema/raw/master/csl-citation.json"}</w:instrText>
      </w:r>
      <w:r w:rsidR="003417F4">
        <w:rPr>
          <w:rFonts w:ascii="Times New Roman" w:hAnsi="Times New Roman" w:cs="Times New Roman"/>
          <w:iCs/>
          <w:sz w:val="24"/>
          <w:lang w:val="en-US"/>
        </w:rPr>
        <w:fldChar w:fldCharType="separate"/>
      </w:r>
      <w:r w:rsidR="003417F4" w:rsidRPr="003417F4">
        <w:rPr>
          <w:rFonts w:ascii="Times New Roman" w:hAnsi="Times New Roman" w:cs="Times New Roman"/>
          <w:iCs/>
          <w:noProof/>
          <w:sz w:val="24"/>
          <w:lang w:val="en-US"/>
        </w:rPr>
        <w:t>[4]</w:t>
      </w:r>
      <w:r w:rsidR="003417F4">
        <w:rPr>
          <w:rFonts w:ascii="Times New Roman" w:hAnsi="Times New Roman" w:cs="Times New Roman"/>
          <w:iCs/>
          <w:sz w:val="24"/>
          <w:lang w:val="en-US"/>
        </w:rPr>
        <w:fldChar w:fldCharType="end"/>
      </w:r>
      <w:r>
        <w:rPr>
          <w:rFonts w:ascii="Times New Roman" w:hAnsi="Times New Roman" w:cs="Times New Roman"/>
          <w:iCs/>
          <w:sz w:val="24"/>
          <w:lang w:val="en-US"/>
        </w:rPr>
        <w:t xml:space="preserve">. Hal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aren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er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lant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uli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model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atematis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dari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sebuah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plant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biasanya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memiliki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beberapa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sifat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3335E9">
        <w:rPr>
          <w:rFonts w:ascii="Times New Roman" w:hAnsi="Times New Roman" w:cs="Times New Roman"/>
          <w:iCs/>
          <w:sz w:val="24"/>
          <w:lang w:val="en-US"/>
        </w:rPr>
        <w:t>yaitu</w:t>
      </w:r>
      <w:proofErr w:type="spellEnd"/>
      <w:r w:rsidR="003335E9">
        <w:rPr>
          <w:rFonts w:ascii="Times New Roman" w:hAnsi="Times New Roman" w:cs="Times New Roman"/>
          <w:iCs/>
          <w:sz w:val="24"/>
          <w:lang w:val="en-US"/>
        </w:rPr>
        <w:t>:</w:t>
      </w:r>
    </w:p>
    <w:p w14:paraId="55C003F4" w14:textId="442C10AB" w:rsidR="003335E9" w:rsidRDefault="003335E9" w:rsidP="00F2494A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iCs/>
          <w:sz w:val="24"/>
          <w:lang w:val="en-US"/>
        </w:rPr>
      </w:pPr>
      <w:proofErr w:type="gramStart"/>
      <w:r>
        <w:rPr>
          <w:rFonts w:ascii="Times New Roman" w:hAnsi="Times New Roman" w:cs="Times New Roman"/>
          <w:iCs/>
          <w:sz w:val="24"/>
          <w:lang w:val="en-US"/>
        </w:rPr>
        <w:t>Non Linear</w:t>
      </w:r>
      <w:proofErr w:type="gramEnd"/>
    </w:p>
    <w:p w14:paraId="69885A4B" w14:textId="0CB1445A" w:rsidR="003335E9" w:rsidRDefault="003335E9" w:rsidP="00F2494A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iCs/>
          <w:sz w:val="24"/>
          <w:lang w:val="en-US"/>
        </w:rPr>
      </w:pPr>
      <w:r>
        <w:rPr>
          <w:rFonts w:ascii="Times New Roman" w:hAnsi="Times New Roman" w:cs="Times New Roman"/>
          <w:iCs/>
          <w:sz w:val="24"/>
          <w:lang w:val="en-US"/>
        </w:rPr>
        <w:t>Cross coupling</w:t>
      </w:r>
    </w:p>
    <w:p w14:paraId="0797E825" w14:textId="7CFCF79A" w:rsidR="003335E9" w:rsidRDefault="003335E9" w:rsidP="00F2494A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iCs/>
          <w:sz w:val="24"/>
          <w:lang w:val="en-US"/>
        </w:rPr>
      </w:pPr>
      <w:r>
        <w:rPr>
          <w:rFonts w:ascii="Times New Roman" w:hAnsi="Times New Roman" w:cs="Times New Roman"/>
          <w:iCs/>
          <w:sz w:val="24"/>
          <w:lang w:val="en-US"/>
        </w:rPr>
        <w:t>Underactuated</w:t>
      </w:r>
    </w:p>
    <w:p w14:paraId="0FB3D8F7" w14:textId="437F89E9" w:rsidR="003335E9" w:rsidRDefault="003335E9" w:rsidP="00F2494A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iCs/>
          <w:sz w:val="24"/>
          <w:lang w:val="en-US"/>
        </w:rPr>
      </w:pP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ida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ampu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tulis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model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atematikanya</w:t>
      </w:r>
      <w:proofErr w:type="spellEnd"/>
    </w:p>
    <w:p w14:paraId="0EDA794D" w14:textId="3A6FD39E" w:rsidR="003335E9" w:rsidRDefault="003335E9" w:rsidP="0042758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>
        <w:rPr>
          <w:rFonts w:ascii="Times New Roman" w:hAnsi="Times New Roman" w:cs="Times New Roman"/>
          <w:iCs/>
          <w:sz w:val="24"/>
          <w:lang w:val="en-US"/>
        </w:rPr>
        <w:t xml:space="preserve">ANN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mbu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transfer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rumi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rumi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lu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entu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mpuny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transfer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jelas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transfer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rup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spatial dan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waktu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Fungsi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transfer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ini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disimpan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dalam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bentuk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bobot</w:t>
      </w:r>
      <w:proofErr w:type="spellEnd"/>
      <w:r w:rsid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dalam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struktur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arsitektur</w:t>
      </w:r>
      <w:proofErr w:type="spellEnd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 xml:space="preserve"> ANN </w:t>
      </w:r>
      <w:proofErr w:type="spellStart"/>
      <w:r w:rsidR="00427584" w:rsidRPr="00427584">
        <w:rPr>
          <w:rFonts w:ascii="Times New Roman" w:hAnsi="Times New Roman" w:cs="Times New Roman"/>
          <w:iCs/>
          <w:sz w:val="24"/>
          <w:lang w:val="en-US"/>
        </w:rPr>
        <w:t>tersebut</w:t>
      </w:r>
      <w:proofErr w:type="spellEnd"/>
      <w:r w:rsidR="00427584">
        <w:rPr>
          <w:rFonts w:ascii="Times New Roman" w:hAnsi="Times New Roman" w:cs="Times New Roman"/>
          <w:iCs/>
          <w:sz w:val="24"/>
          <w:lang w:val="en-US"/>
        </w:rPr>
        <w:t>.</w:t>
      </w:r>
    </w:p>
    <w:p w14:paraId="6F16253E" w14:textId="6526A48E" w:rsidR="004934B7" w:rsidRDefault="00427584" w:rsidP="0042758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er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perbeda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harus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it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u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tik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ANN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>.</w:t>
      </w:r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Komponen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perubahan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tersebut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dilihat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tabel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dibawah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4934B7">
        <w:rPr>
          <w:rFonts w:ascii="Times New Roman" w:hAnsi="Times New Roman" w:cs="Times New Roman"/>
          <w:iCs/>
          <w:sz w:val="24"/>
          <w:lang w:val="en-US"/>
        </w:rPr>
        <w:t>ini</w:t>
      </w:r>
      <w:proofErr w:type="spellEnd"/>
    </w:p>
    <w:p w14:paraId="1683BC06" w14:textId="77777777" w:rsidR="004934B7" w:rsidRDefault="004934B7">
      <w:pPr>
        <w:spacing w:after="160" w:line="259" w:lineRule="auto"/>
        <w:rPr>
          <w:rFonts w:ascii="Times New Roman" w:hAnsi="Times New Roman" w:cs="Times New Roman"/>
          <w:iCs/>
          <w:sz w:val="24"/>
          <w:lang w:val="en-US"/>
        </w:rPr>
      </w:pPr>
      <w:r>
        <w:rPr>
          <w:rFonts w:ascii="Times New Roman" w:hAnsi="Times New Roman" w:cs="Times New Roman"/>
          <w:iCs/>
          <w:sz w:val="24"/>
          <w:lang w:val="en-US"/>
        </w:rPr>
        <w:br w:type="page"/>
      </w:r>
    </w:p>
    <w:tbl>
      <w:tblPr>
        <w:tblStyle w:val="GridTable7Colorful"/>
        <w:tblW w:w="0" w:type="auto"/>
        <w:tblLook w:val="04A0" w:firstRow="1" w:lastRow="0" w:firstColumn="1" w:lastColumn="0" w:noHBand="0" w:noVBand="1"/>
      </w:tblPr>
      <w:tblGrid>
        <w:gridCol w:w="2700"/>
        <w:gridCol w:w="2970"/>
        <w:gridCol w:w="3346"/>
      </w:tblGrid>
      <w:tr w:rsidR="004934B7" w14:paraId="5F0A1FE8" w14:textId="77777777" w:rsidTr="004934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700" w:type="dxa"/>
          </w:tcPr>
          <w:p w14:paraId="3E8D8A5A" w14:textId="77777777" w:rsidR="004934B7" w:rsidRDefault="004934B7" w:rsidP="00427584">
            <w:pPr>
              <w:spacing w:line="360" w:lineRule="auto"/>
              <w:jc w:val="both"/>
              <w:rPr>
                <w:rFonts w:ascii="Times New Roman" w:hAnsi="Times New Roman" w:cs="Times New Roman"/>
                <w:iCs w:val="0"/>
                <w:sz w:val="24"/>
                <w:lang w:val="en-US"/>
              </w:rPr>
            </w:pPr>
          </w:p>
        </w:tc>
        <w:tc>
          <w:tcPr>
            <w:tcW w:w="2970" w:type="dxa"/>
          </w:tcPr>
          <w:p w14:paraId="57017995" w14:textId="634BBB2B" w:rsidR="004934B7" w:rsidRDefault="004934B7" w:rsidP="00427584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Pattern Recognition</w:t>
            </w:r>
          </w:p>
        </w:tc>
        <w:tc>
          <w:tcPr>
            <w:tcW w:w="3346" w:type="dxa"/>
          </w:tcPr>
          <w:p w14:paraId="6EA22FA1" w14:textId="487E1A23" w:rsidR="004934B7" w:rsidRDefault="004934B7" w:rsidP="00427584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Kendali</w:t>
            </w:r>
            <w:proofErr w:type="spellEnd"/>
          </w:p>
        </w:tc>
      </w:tr>
      <w:tr w:rsidR="004934B7" w14:paraId="6682EFFD" w14:textId="77777777" w:rsidTr="004934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</w:tcPr>
          <w:p w14:paraId="22770131" w14:textId="59EB1303" w:rsidR="004934B7" w:rsidRDefault="004934B7" w:rsidP="00427584">
            <w:pPr>
              <w:spacing w:line="360" w:lineRule="auto"/>
              <w:jc w:val="both"/>
              <w:rPr>
                <w:rFonts w:ascii="Times New Roman" w:hAnsi="Times New Roman" w:cs="Times New Roman"/>
                <w:iCs w:val="0"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>Ukuran</w:t>
            </w:r>
            <w:proofErr w:type="spellEnd"/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>Sukses</w:t>
            </w:r>
            <w:proofErr w:type="spellEnd"/>
          </w:p>
        </w:tc>
        <w:tc>
          <w:tcPr>
            <w:tcW w:w="2970" w:type="dxa"/>
          </w:tcPr>
          <w:p w14:paraId="4A757C95" w14:textId="33BFC5C2" w:rsidR="004934B7" w:rsidRDefault="004934B7" w:rsidP="0042758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Recognition Rate</w:t>
            </w:r>
          </w:p>
        </w:tc>
        <w:tc>
          <w:tcPr>
            <w:tcW w:w="3346" w:type="dxa"/>
          </w:tcPr>
          <w:p w14:paraId="18393A6C" w14:textId="0C8B17BD" w:rsidR="004934B7" w:rsidRDefault="004934B7" w:rsidP="0042758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MSE/MSSE</w:t>
            </w:r>
          </w:p>
        </w:tc>
      </w:tr>
      <w:tr w:rsidR="004934B7" w14:paraId="61DE511C" w14:textId="77777777" w:rsidTr="004934B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</w:tcPr>
          <w:p w14:paraId="483DA3F0" w14:textId="589395A0" w:rsidR="004934B7" w:rsidRDefault="004934B7" w:rsidP="00427584">
            <w:pPr>
              <w:spacing w:line="360" w:lineRule="auto"/>
              <w:jc w:val="both"/>
              <w:rPr>
                <w:rFonts w:ascii="Times New Roman" w:hAnsi="Times New Roman" w:cs="Times New Roman"/>
                <w:iCs w:val="0"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>Dimensi</w:t>
            </w:r>
            <w:proofErr w:type="spellEnd"/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 xml:space="preserve"> Input</w:t>
            </w:r>
          </w:p>
        </w:tc>
        <w:tc>
          <w:tcPr>
            <w:tcW w:w="2970" w:type="dxa"/>
          </w:tcPr>
          <w:p w14:paraId="7FC6FEA8" w14:textId="5DC7086A" w:rsidR="004934B7" w:rsidRDefault="004934B7" w:rsidP="0042758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Rela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Besar</w:t>
            </w:r>
            <w:proofErr w:type="spellEnd"/>
          </w:p>
        </w:tc>
        <w:tc>
          <w:tcPr>
            <w:tcW w:w="3346" w:type="dxa"/>
          </w:tcPr>
          <w:p w14:paraId="10247662" w14:textId="027475AF" w:rsidR="004934B7" w:rsidRDefault="004934B7" w:rsidP="0042758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Rela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Kecil</w:t>
            </w:r>
          </w:p>
        </w:tc>
      </w:tr>
      <w:tr w:rsidR="004934B7" w14:paraId="09EA84FF" w14:textId="77777777" w:rsidTr="004934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</w:tcPr>
          <w:p w14:paraId="28DA9243" w14:textId="27412580" w:rsidR="004934B7" w:rsidRDefault="004934B7" w:rsidP="00427584">
            <w:pPr>
              <w:spacing w:line="360" w:lineRule="auto"/>
              <w:jc w:val="both"/>
              <w:rPr>
                <w:rFonts w:ascii="Times New Roman" w:hAnsi="Times New Roman" w:cs="Times New Roman"/>
                <w:iCs w:val="0"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>Normalisasi</w:t>
            </w:r>
            <w:proofErr w:type="spellEnd"/>
          </w:p>
        </w:tc>
        <w:tc>
          <w:tcPr>
            <w:tcW w:w="2970" w:type="dxa"/>
          </w:tcPr>
          <w:p w14:paraId="6429EE2D" w14:textId="4959DC10" w:rsidR="004934B7" w:rsidRDefault="004934B7" w:rsidP="0042758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Value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berkisa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0 ~ 1</w:t>
            </w:r>
          </w:p>
        </w:tc>
        <w:tc>
          <w:tcPr>
            <w:tcW w:w="3346" w:type="dxa"/>
          </w:tcPr>
          <w:p w14:paraId="37A32C62" w14:textId="7BB0F187" w:rsidR="004934B7" w:rsidRDefault="004934B7" w:rsidP="00427584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Value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Berkisa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-1 ~ 1</w:t>
            </w:r>
          </w:p>
        </w:tc>
      </w:tr>
      <w:tr w:rsidR="004934B7" w14:paraId="6B56AAE3" w14:textId="77777777" w:rsidTr="004934B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</w:tcPr>
          <w:p w14:paraId="04FCD281" w14:textId="319D7715" w:rsidR="004934B7" w:rsidRDefault="00C842DC" w:rsidP="00427584">
            <w:pPr>
              <w:spacing w:line="360" w:lineRule="auto"/>
              <w:jc w:val="both"/>
              <w:rPr>
                <w:rFonts w:ascii="Times New Roman" w:hAnsi="Times New Roman" w:cs="Times New Roman"/>
                <w:iCs w:val="0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iCs w:val="0"/>
                <w:sz w:val="24"/>
                <w:lang w:val="en-US"/>
              </w:rPr>
              <w:t>Input Range</w:t>
            </w:r>
          </w:p>
        </w:tc>
        <w:tc>
          <w:tcPr>
            <w:tcW w:w="2970" w:type="dxa"/>
          </w:tcPr>
          <w:p w14:paraId="72244440" w14:textId="7CC0DFB3" w:rsidR="004934B7" w:rsidRDefault="004934B7" w:rsidP="0042758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range yang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sama</w:t>
            </w:r>
            <w:proofErr w:type="spellEnd"/>
          </w:p>
        </w:tc>
        <w:tc>
          <w:tcPr>
            <w:tcW w:w="3346" w:type="dxa"/>
          </w:tcPr>
          <w:p w14:paraId="745B3D96" w14:textId="649236C6" w:rsidR="004934B7" w:rsidRDefault="004934B7" w:rsidP="0042758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Cs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 xml:space="preserve"> range yang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lang w:val="en-US"/>
              </w:rPr>
              <w:t>berbeda</w:t>
            </w:r>
            <w:proofErr w:type="spellEnd"/>
          </w:p>
        </w:tc>
      </w:tr>
    </w:tbl>
    <w:p w14:paraId="3DCC640A" w14:textId="4EDE3D5A" w:rsidR="004934B7" w:rsidRDefault="004934B7" w:rsidP="0042758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</w:p>
    <w:p w14:paraId="151AFAB1" w14:textId="7FDCD90F" w:rsidR="004934B7" w:rsidRDefault="004934B7" w:rsidP="004934B7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MSE/MSSE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mberi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gambar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ntar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hasil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luar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harusny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men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input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iasany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ida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anya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aren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hany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rgantung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input dan output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lant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Normalisa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ANN jug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mpuny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-1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aren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er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rj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rnil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negative.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men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input jug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range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rbed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gata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hal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it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penyama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range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yaitu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Z-Score</w:t>
      </w:r>
    </w:p>
    <w:p w14:paraId="5680031E" w14:textId="4D59F81D" w:rsidR="004A458E" w:rsidRDefault="004A458E" w:rsidP="004A458E">
      <w:pPr>
        <w:spacing w:line="360" w:lineRule="auto"/>
        <w:ind w:firstLine="567"/>
        <w:jc w:val="center"/>
        <w:rPr>
          <w:rFonts w:ascii="Times New Roman" w:hAnsi="Times New Roman" w:cs="Times New Roman"/>
          <w:iCs/>
          <w:sz w:val="24"/>
          <w:lang w:val="en-US"/>
        </w:rPr>
      </w:pPr>
      <w:r w:rsidRPr="004A458E">
        <w:rPr>
          <w:rFonts w:ascii="Times New Roman" w:hAnsi="Times New Roman" w:cs="Times New Roman"/>
          <w:iCs/>
          <w:noProof/>
          <w:sz w:val="24"/>
          <w:lang w:val="en-US"/>
        </w:rPr>
        <w:drawing>
          <wp:inline distT="0" distB="0" distL="0" distR="0" wp14:anchorId="4AC366DF" wp14:editId="2246E955">
            <wp:extent cx="3870960" cy="292268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3180" cy="2924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6AC090" w14:textId="7B32066E" w:rsidR="00480B25" w:rsidRPr="00480B25" w:rsidRDefault="00480B25" w:rsidP="00480B25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 w:rsidRPr="00383D87">
        <w:rPr>
          <w:rFonts w:ascii="Times New Roman" w:hAnsi="Times New Roman" w:cs="Times New Roman"/>
          <w:color w:val="000000" w:themeColor="text1"/>
        </w:rPr>
        <w:t xml:space="preserve">Gambar </w:t>
      </w:r>
      <w:r>
        <w:rPr>
          <w:rFonts w:ascii="Times New Roman" w:hAnsi="Times New Roman" w:cs="Times New Roman"/>
          <w:color w:val="000000" w:themeColor="text1"/>
          <w:lang w:val="en-US"/>
        </w:rPr>
        <w:t>2.4</w:t>
      </w:r>
      <w:r w:rsidRPr="00383D87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Penggunaa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ANN pada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identifikasi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sistem</w:t>
      </w:r>
      <w:proofErr w:type="spellEnd"/>
    </w:p>
    <w:p w14:paraId="0F90571E" w14:textId="77777777" w:rsidR="00480B25" w:rsidRDefault="00480B25" w:rsidP="004A458E">
      <w:pPr>
        <w:spacing w:line="360" w:lineRule="auto"/>
        <w:ind w:firstLine="567"/>
        <w:jc w:val="center"/>
        <w:rPr>
          <w:rFonts w:ascii="Times New Roman" w:hAnsi="Times New Roman" w:cs="Times New Roman"/>
          <w:iCs/>
          <w:sz w:val="24"/>
          <w:lang w:val="en-US"/>
        </w:rPr>
      </w:pPr>
    </w:p>
    <w:p w14:paraId="25411BFE" w14:textId="2BF48F0F" w:rsidR="004934B7" w:rsidRDefault="004A458E" w:rsidP="00E17EE6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>
        <w:rPr>
          <w:rFonts w:ascii="Times New Roman" w:hAnsi="Times New Roman" w:cs="Times New Roman"/>
          <w:iCs/>
          <w:sz w:val="24"/>
          <w:lang w:val="en-US"/>
        </w:rPr>
        <w:t xml:space="preserve">Pada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ndal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erbasis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ANN, input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inpu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deskripsi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as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la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Ketidaksesuai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ntar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output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ssunguhhny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ikiri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ali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ghasil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error yang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ngubah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nilai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pada parameter neural network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jaring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merepresentasik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lang w:val="en-US"/>
        </w:rPr>
        <w:t>baik</w:t>
      </w:r>
      <w:proofErr w:type="spellEnd"/>
      <w:r w:rsidR="004934B7">
        <w:rPr>
          <w:rFonts w:ascii="Times New Roman" w:hAnsi="Times New Roman" w:cs="Times New Roman"/>
          <w:iCs/>
          <w:sz w:val="24"/>
          <w:lang w:val="en-US"/>
        </w:rPr>
        <w:br w:type="page"/>
      </w:r>
    </w:p>
    <w:p w14:paraId="4EB86B7A" w14:textId="30584391" w:rsidR="002C4CD4" w:rsidRDefault="002C4CD4" w:rsidP="0096230D">
      <w:pPr>
        <w:pStyle w:val="Heading1"/>
        <w:jc w:val="center"/>
        <w:rPr>
          <w:rFonts w:ascii="Times New Roman" w:hAnsi="Times New Roman" w:cs="Times New Roman"/>
          <w:b/>
          <w:color w:val="auto"/>
          <w:lang w:val="en-US"/>
        </w:rPr>
      </w:pPr>
      <w:bookmarkStart w:id="12" w:name="_Toc72179873"/>
      <w:r w:rsidRPr="00F13CC5">
        <w:rPr>
          <w:rFonts w:ascii="Times New Roman" w:hAnsi="Times New Roman" w:cs="Times New Roman"/>
          <w:b/>
          <w:color w:val="auto"/>
        </w:rPr>
        <w:lastRenderedPageBreak/>
        <w:t>BAB III</w:t>
      </w:r>
      <w:r w:rsidR="00B857F5" w:rsidRPr="00F13CC5">
        <w:rPr>
          <w:rFonts w:ascii="Times New Roman" w:hAnsi="Times New Roman" w:cs="Times New Roman"/>
          <w:b/>
          <w:color w:val="auto"/>
        </w:rPr>
        <w:br/>
      </w:r>
      <w:r w:rsidR="005A5F56">
        <w:rPr>
          <w:rFonts w:ascii="Times New Roman" w:hAnsi="Times New Roman" w:cs="Times New Roman"/>
          <w:b/>
          <w:color w:val="auto"/>
          <w:lang w:val="en-US"/>
        </w:rPr>
        <w:t>IDENTIKASI SISTEM DAN PENGENDALI MENGGUNAKAN ARTIFICIAL NEURAL NETWORK</w:t>
      </w:r>
      <w:bookmarkEnd w:id="12"/>
    </w:p>
    <w:p w14:paraId="0A2DC149" w14:textId="77777777" w:rsidR="00F71036" w:rsidRPr="00F71036" w:rsidRDefault="00F71036" w:rsidP="00F71036">
      <w:pPr>
        <w:rPr>
          <w:lang w:val="en-US"/>
        </w:rPr>
      </w:pPr>
    </w:p>
    <w:p w14:paraId="140005E2" w14:textId="40E7D857" w:rsidR="002C4CD4" w:rsidRPr="007B38D8" w:rsidRDefault="005A5F56" w:rsidP="00F2494A">
      <w:pPr>
        <w:pStyle w:val="ListParagraph"/>
        <w:numPr>
          <w:ilvl w:val="0"/>
          <w:numId w:val="15"/>
        </w:numPr>
        <w:spacing w:line="360" w:lineRule="auto"/>
        <w:outlineLvl w:val="1"/>
        <w:rPr>
          <w:rFonts w:ascii="Times New Roman" w:hAnsi="Times New Roman" w:cs="Times New Roman"/>
          <w:b/>
          <w:sz w:val="28"/>
          <w:szCs w:val="28"/>
        </w:rPr>
      </w:pPr>
      <w:bookmarkStart w:id="13" w:name="_Toc72179874"/>
      <w:proofErr w:type="spellStart"/>
      <w:r>
        <w:rPr>
          <w:rFonts w:ascii="Times New Roman" w:hAnsi="Times New Roman" w:cs="Times New Roman"/>
          <w:b/>
          <w:sz w:val="28"/>
          <w:szCs w:val="28"/>
          <w:lang w:val="en-US"/>
        </w:rPr>
        <w:t>Pembuatan</w:t>
      </w:r>
      <w:proofErr w:type="spellEnd"/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 Database</w:t>
      </w:r>
      <w:bookmarkEnd w:id="13"/>
    </w:p>
    <w:p w14:paraId="7C5F1EE3" w14:textId="46F3BE1D" w:rsidR="0020751E" w:rsidRDefault="007F52DC" w:rsidP="007F52DC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la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generat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5D2A">
        <w:rPr>
          <w:rFonts w:ascii="Times New Roman" w:hAnsi="Times New Roman" w:cs="Times New Roman"/>
          <w:sz w:val="24"/>
          <w:szCs w:val="24"/>
          <w:lang w:val="en-US"/>
        </w:rPr>
        <w:t>301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ndom. </w:t>
      </w:r>
      <w:r w:rsidR="00835D2A">
        <w:rPr>
          <w:rFonts w:ascii="Times New Roman" w:hAnsi="Times New Roman" w:cs="Times New Roman"/>
          <w:sz w:val="24"/>
          <w:szCs w:val="24"/>
          <w:lang w:val="en-US"/>
        </w:rPr>
        <w:t>301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uk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la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5D2A">
        <w:rPr>
          <w:rFonts w:ascii="Times New Roman" w:hAnsi="Times New Roman" w:cs="Times New Roman"/>
          <w:sz w:val="24"/>
          <w:szCs w:val="24"/>
          <w:lang w:val="en-US"/>
        </w:rPr>
        <w:t>301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ata output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put dan outpu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74698326" w14:textId="60B805C5" w:rsidR="000C7931" w:rsidRDefault="000C7931" w:rsidP="000C7931">
      <w:pPr>
        <w:jc w:val="center"/>
        <w:rPr>
          <w:rFonts w:ascii="Times New Roman" w:eastAsia="Times New Roman" w:hAnsi="Times New Roman" w:cs="Times New Roman"/>
          <w:b/>
          <w:color w:val="000000"/>
          <w:sz w:val="24"/>
          <w:lang w:eastAsia="id-ID"/>
        </w:rPr>
      </w:pPr>
      <w:r w:rsidRPr="0096382F">
        <w:rPr>
          <w:rFonts w:ascii="Cambria Math" w:eastAsia="Cambria Math" w:hAnsi="Cambria Math" w:cs="Cambria Math"/>
          <w:color w:val="000000"/>
          <w:sz w:val="24"/>
          <w:lang w:eastAsia="id-ID"/>
        </w:rPr>
        <w:t xml:space="preserve">𝑦(𝑘) = </w:t>
      </w:r>
      <w:r w:rsidRPr="0096382F">
        <w:rPr>
          <w:rFonts w:ascii="Times New Roman" w:eastAsia="Times New Roman" w:hAnsi="Times New Roman" w:cs="Times New Roman"/>
          <w:b/>
          <w:noProof/>
          <w:color w:val="000000"/>
          <w:sz w:val="24"/>
          <w:lang w:eastAsia="id-ID"/>
        </w:rPr>
        <w:drawing>
          <wp:inline distT="0" distB="0" distL="0" distR="0" wp14:anchorId="40B02507" wp14:editId="408942A1">
            <wp:extent cx="911352" cy="356616"/>
            <wp:effectExtent l="0" t="0" r="0" b="0"/>
            <wp:docPr id="24367" name="Picture 24367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367" name="Picture 24367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911352" cy="356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6382F">
        <w:rPr>
          <w:rFonts w:ascii="Cambria Math" w:eastAsia="Cambria Math" w:hAnsi="Cambria Math" w:cs="Cambria Math"/>
          <w:color w:val="000000"/>
          <w:sz w:val="24"/>
          <w:lang w:eastAsia="id-ID"/>
        </w:rPr>
        <w:t xml:space="preserve"> + 0.25 𝑥(𝑘) − 0.3 𝑥(𝑘 − 1)</w:t>
      </w:r>
    </w:p>
    <w:p w14:paraId="68A36DCB" w14:textId="77777777" w:rsidR="000C7931" w:rsidRPr="000C7931" w:rsidRDefault="000C7931" w:rsidP="000C7931">
      <w:pPr>
        <w:keepNext/>
        <w:keepLines/>
        <w:spacing w:after="123" w:line="259" w:lineRule="auto"/>
        <w:ind w:left="567" w:right="1496" w:hanging="10"/>
        <w:jc w:val="center"/>
        <w:outlineLvl w:val="1"/>
        <w:rPr>
          <w:rFonts w:ascii="Times New Roman" w:eastAsia="Times New Roman" w:hAnsi="Times New Roman" w:cs="Times New Roman"/>
          <w:b/>
          <w:color w:val="000000"/>
          <w:sz w:val="24"/>
          <w:lang w:eastAsia="id-ID"/>
        </w:rPr>
      </w:pPr>
    </w:p>
    <w:p w14:paraId="2CC72A45" w14:textId="05EDB0D8" w:rsidR="00A0024D" w:rsidRDefault="00A0024D" w:rsidP="00A0024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Datase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inusoid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gram MATLAB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base: </w:t>
      </w:r>
    </w:p>
    <w:p w14:paraId="35541F99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%% Random Output</w:t>
      </w:r>
    </w:p>
    <w:p w14:paraId="774D09E5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rng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0,</w:t>
      </w:r>
      <w:r w:rsidRPr="00A0024D">
        <w:rPr>
          <w:rFonts w:ascii="Courier New" w:eastAsiaTheme="minorEastAsia" w:hAnsi="Courier New" w:cs="Courier New"/>
          <w:color w:val="A020F0"/>
          <w:lang w:val="en-ID" w:eastAsia="zh-CN"/>
        </w:rPr>
        <w:t>'twister'</w:t>
      </w: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); </w:t>
      </w: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%</w:t>
      </w:r>
      <w:proofErr w:type="spellStart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Mulai</w:t>
      </w:r>
      <w:proofErr w:type="spellEnd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 xml:space="preserve"> seed dan </w:t>
      </w:r>
      <w:proofErr w:type="spellStart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fungsi</w:t>
      </w:r>
      <w:proofErr w:type="spellEnd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 xml:space="preserve"> randomizer</w:t>
      </w:r>
    </w:p>
    <w:p w14:paraId="618183CF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u = (1-(-1)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.*</w:t>
      </w:r>
      <w:proofErr w:type="gram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rand(3010,1)-1; </w:t>
      </w: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%</w:t>
      </w:r>
      <w:proofErr w:type="spellStart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nilai</w:t>
      </w:r>
      <w:proofErr w:type="spellEnd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 xml:space="preserve"> random</w:t>
      </w:r>
    </w:p>
    <w:p w14:paraId="40AA9283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6AC37E29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y=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68CBCB2D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2:length</w:t>
      </w:r>
      <w:proofErr w:type="gram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u)</w:t>
      </w:r>
    </w:p>
    <w:p w14:paraId="6D3E66D8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if</w:t>
      </w: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== 1 then</w:t>
      </w:r>
    </w:p>
    <w:p w14:paraId="0DFC6315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y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=0</w:t>
      </w:r>
    </w:p>
    <w:p w14:paraId="2671E4C9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7A62C9C9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=(1/(1+y(i-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1)^</w:t>
      </w:r>
      <w:proofErr w:type="gram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2)) + 0.25*u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 - 0.300*u(i-1);</w:t>
      </w:r>
    </w:p>
    <w:p w14:paraId="3AE40AE6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5982DC2A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0C452375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%% Sinusoid Output</w:t>
      </w:r>
    </w:p>
    <w:p w14:paraId="536DFE11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sin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(0:(length(u)-1)); </w:t>
      </w: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%</w:t>
      </w:r>
      <w:proofErr w:type="spellStart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>nilai</w:t>
      </w:r>
      <w:proofErr w:type="spellEnd"/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 xml:space="preserve"> random sinusoid</w:t>
      </w:r>
    </w:p>
    <w:p w14:paraId="3DB8C5B7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7485DAC3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y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4E267083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2:length</w:t>
      </w:r>
      <w:proofErr w:type="gram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</w:t>
      </w:r>
    </w:p>
    <w:p w14:paraId="33B72D3A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if</w:t>
      </w: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== 1 then</w:t>
      </w:r>
    </w:p>
    <w:p w14:paraId="154EE988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y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=0</w:t>
      </w:r>
    </w:p>
    <w:p w14:paraId="0F61C99F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3580899E" w14:textId="77777777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y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=(1/(1+y_sinusoid(i-</w:t>
      </w:r>
      <w:proofErr w:type="gram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1)^</w:t>
      </w:r>
      <w:proofErr w:type="gram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2))+ 0.250*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)- 0.300*</w:t>
      </w:r>
      <w:proofErr w:type="spellStart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A0024D">
        <w:rPr>
          <w:rFonts w:ascii="Courier New" w:eastAsiaTheme="minorEastAsia" w:hAnsi="Courier New" w:cs="Courier New"/>
          <w:color w:val="000000"/>
          <w:lang w:val="en-ID" w:eastAsia="zh-CN"/>
        </w:rPr>
        <w:t>(i-1);</w:t>
      </w:r>
    </w:p>
    <w:p w14:paraId="0AA5FDC1" w14:textId="0C6A2D4F" w:rsidR="00A0024D" w:rsidRPr="00A0024D" w:rsidRDefault="00A0024D" w:rsidP="00A0024D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A0024D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03EC81AA" w14:textId="77777777" w:rsidR="003E1A01" w:rsidRDefault="003E1A01" w:rsidP="00157FB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28B0944" w14:textId="05A69B64" w:rsidR="001F7070" w:rsidRDefault="00F70662" w:rsidP="00157FB4">
      <w:pPr>
        <w:spacing w:line="36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lang w:eastAsia="id-ID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340B">
        <w:rPr>
          <w:rFonts w:ascii="Times New Roman" w:hAnsi="Times New Roman" w:cs="Times New Roman"/>
          <w:sz w:val="24"/>
          <w:szCs w:val="24"/>
          <w:lang w:val="en-US"/>
        </w:rPr>
        <w:t>301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variable y dan </w:t>
      </w:r>
      <w:r w:rsidR="005B340B">
        <w:rPr>
          <w:rFonts w:ascii="Times New Roman" w:hAnsi="Times New Roman" w:cs="Times New Roman"/>
          <w:sz w:val="24"/>
          <w:szCs w:val="24"/>
          <w:lang w:val="en-US"/>
        </w:rPr>
        <w:t>301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inusoid pada variabl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_sinusoid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96382F">
        <w:rPr>
          <w:rFonts w:ascii="Times New Roman" w:eastAsia="Times New Roman" w:hAnsi="Times New Roman" w:cs="Times New Roman"/>
          <w:b/>
          <w:color w:val="000000"/>
          <w:sz w:val="24"/>
          <w:lang w:eastAsia="id-ID"/>
        </w:rPr>
        <w:t>uk</w:t>
      </w:r>
      <w:r w:rsidRPr="0096382F">
        <w:rPr>
          <w:rFonts w:ascii="Times New Roman" w:eastAsia="Times New Roman" w:hAnsi="Times New Roman" w:cs="Times New Roman"/>
          <w:color w:val="000000"/>
          <w:sz w:val="18"/>
          <w:lang w:eastAsia="id-ID"/>
        </w:rPr>
        <w:t xml:space="preserve"> </w:t>
      </w:r>
      <w:r w:rsidRPr="0096382F">
        <w:rPr>
          <w:rFonts w:ascii="Times New Roman" w:eastAsia="Times New Roman" w:hAnsi="Times New Roman" w:cs="Times New Roman"/>
          <w:color w:val="000000"/>
          <w:sz w:val="24"/>
          <w:lang w:eastAsia="id-ID"/>
        </w:rPr>
        <w:t xml:space="preserve">merupakan data input </w:t>
      </w:r>
      <w:r w:rsidRPr="0096382F">
        <w:rPr>
          <w:rFonts w:ascii="Times New Roman" w:eastAsia="Times New Roman" w:hAnsi="Times New Roman" w:cs="Times New Roman"/>
          <w:b/>
          <w:color w:val="000000"/>
          <w:sz w:val="24"/>
          <w:lang w:eastAsia="id-ID"/>
        </w:rPr>
        <w:t>u(k)</w:t>
      </w:r>
      <w:r w:rsidRPr="0096382F">
        <w:rPr>
          <w:rFonts w:ascii="Times New Roman" w:eastAsia="Times New Roman" w:hAnsi="Times New Roman" w:cs="Times New Roman"/>
          <w:color w:val="000000"/>
          <w:sz w:val="24"/>
          <w:lang w:eastAsia="id-ID"/>
        </w:rPr>
        <w:t xml:space="preserve"> yang didapat melalui proses randomisasi yang telah di normalisasi. Sedangkan </w:t>
      </w:r>
      <w:r w:rsidRPr="0096382F">
        <w:rPr>
          <w:rFonts w:ascii="Times New Roman" w:eastAsia="Times New Roman" w:hAnsi="Times New Roman" w:cs="Times New Roman"/>
          <w:b/>
          <w:color w:val="000000"/>
          <w:sz w:val="24"/>
          <w:lang w:eastAsia="id-ID"/>
        </w:rPr>
        <w:t>yk</w:t>
      </w:r>
      <w:r w:rsidRPr="0096382F">
        <w:rPr>
          <w:rFonts w:ascii="Times New Roman" w:eastAsia="Times New Roman" w:hAnsi="Times New Roman" w:cs="Times New Roman"/>
          <w:color w:val="000000"/>
          <w:sz w:val="24"/>
          <w:lang w:eastAsia="id-ID"/>
        </w:rPr>
        <w:t xml:space="preserve"> merupakan target </w:t>
      </w:r>
      <w:r w:rsidRPr="0096382F">
        <w:rPr>
          <w:rFonts w:ascii="Times New Roman" w:eastAsia="Times New Roman" w:hAnsi="Times New Roman" w:cs="Times New Roman"/>
          <w:b/>
          <w:color w:val="000000"/>
          <w:sz w:val="24"/>
          <w:lang w:eastAsia="id-ID"/>
        </w:rPr>
        <w:t>y(k)</w:t>
      </w:r>
      <w:r w:rsidRPr="0096382F">
        <w:rPr>
          <w:rFonts w:ascii="Times New Roman" w:eastAsia="Times New Roman" w:hAnsi="Times New Roman" w:cs="Times New Roman"/>
          <w:color w:val="000000"/>
          <w:sz w:val="24"/>
          <w:lang w:eastAsia="id-ID"/>
        </w:rPr>
        <w:t xml:space="preserve"> yang didapat melalui fungsi</w:t>
      </w:r>
    </w:p>
    <w:p w14:paraId="2E584DDF" w14:textId="30DD6784" w:rsidR="007241C2" w:rsidRDefault="007241C2" w:rsidP="00157FB4">
      <w:pPr>
        <w:spacing w:line="36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</w:pPr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kemud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dinormalis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meng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metod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max-min agar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mendap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nil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random pada range -1 dan +1.</w:t>
      </w:r>
    </w:p>
    <w:p w14:paraId="38D8FC3C" w14:textId="453279DD" w:rsidR="00912499" w:rsidRPr="00314694" w:rsidRDefault="00912499" w:rsidP="00314694">
      <w:pPr>
        <w:pStyle w:val="ListParagraph"/>
        <w:numPr>
          <w:ilvl w:val="0"/>
          <w:numId w:val="15"/>
        </w:numPr>
        <w:spacing w:line="360" w:lineRule="auto"/>
        <w:outlineLvl w:val="1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14" w:name="_Toc72179875"/>
      <w:r w:rsidRPr="00314694"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>Proses</w:t>
      </w:r>
      <w:r w:rsidRPr="00314694">
        <w:rPr>
          <w:rFonts w:ascii="Times New Roman" w:eastAsia="Times New Roman" w:hAnsi="Times New Roman" w:cs="Times New Roman"/>
          <w:b/>
          <w:color w:val="000000"/>
          <w:sz w:val="24"/>
          <w:lang w:val="en-US" w:eastAsia="id-ID"/>
        </w:rPr>
        <w:t xml:space="preserve"> </w:t>
      </w:r>
      <w:proofErr w:type="spellStart"/>
      <w:r w:rsidRPr="00314694">
        <w:rPr>
          <w:rFonts w:ascii="Times New Roman" w:eastAsia="Times New Roman" w:hAnsi="Times New Roman" w:cs="Times New Roman"/>
          <w:b/>
          <w:color w:val="000000"/>
          <w:sz w:val="24"/>
          <w:lang w:val="en-US" w:eastAsia="id-ID"/>
        </w:rPr>
        <w:t>Pelatihan</w:t>
      </w:r>
      <w:bookmarkEnd w:id="14"/>
      <w:proofErr w:type="spellEnd"/>
    </w:p>
    <w:p w14:paraId="6034C4C2" w14:textId="38400980" w:rsidR="002C4CD4" w:rsidRPr="005B340B" w:rsidRDefault="00314694" w:rsidP="0031469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Pada </w:t>
      </w:r>
      <w:r w:rsidRPr="00314694">
        <w:rPr>
          <w:rFonts w:ascii="Times New Roman" w:hAnsi="Times New Roman" w:cs="Times New Roman"/>
          <w:sz w:val="24"/>
          <w:szCs w:val="24"/>
          <w:lang w:val="en-US"/>
        </w:rPr>
        <w:t>proses</w:t>
      </w:r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 learning </w:t>
      </w:r>
      <w:proofErr w:type="spellStart"/>
      <w:r w:rsidRPr="00314694">
        <w:rPr>
          <w:rFonts w:ascii="Times New Roman" w:hAnsi="Times New Roman" w:cs="Times New Roman"/>
          <w:sz w:val="24"/>
          <w:szCs w:val="24"/>
          <w:lang w:val="en-GB"/>
        </w:rPr>
        <w:t>identifikasi</w:t>
      </w:r>
      <w:proofErr w:type="spellEnd"/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 plant, data yang </w:t>
      </w:r>
      <w:proofErr w:type="spellStart"/>
      <w:r w:rsidRPr="00314694"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314694">
        <w:rPr>
          <w:rFonts w:ascii="Times New Roman" w:hAnsi="Times New Roman" w:cs="Times New Roman"/>
          <w:sz w:val="24"/>
          <w:szCs w:val="24"/>
          <w:lang w:val="en-GB"/>
        </w:rPr>
        <w:t>adalah</w:t>
      </w:r>
      <w:proofErr w:type="spellEnd"/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 data yang </w:t>
      </w:r>
      <w:proofErr w:type="spellStart"/>
      <w:r w:rsidRPr="00314694">
        <w:rPr>
          <w:rFonts w:ascii="Times New Roman" w:hAnsi="Times New Roman" w:cs="Times New Roman"/>
          <w:sz w:val="24"/>
          <w:szCs w:val="24"/>
          <w:lang w:val="en-GB"/>
        </w:rPr>
        <w:t>berasal</w:t>
      </w:r>
      <w:proofErr w:type="spellEnd"/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Pr="00314694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 generate data </w:t>
      </w:r>
      <w:proofErr w:type="spellStart"/>
      <w:r w:rsidRPr="00314694">
        <w:rPr>
          <w:rFonts w:ascii="Times New Roman" w:hAnsi="Times New Roman" w:cs="Times New Roman"/>
          <w:sz w:val="24"/>
          <w:szCs w:val="24"/>
          <w:lang w:val="en-GB"/>
        </w:rPr>
        <w:t>sebelumnya</w:t>
      </w:r>
      <w:proofErr w:type="spellEnd"/>
      <w:r w:rsidRPr="00314694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E3A98">
        <w:rPr>
          <w:rFonts w:ascii="Times New Roman" w:hAnsi="Times New Roman" w:cs="Times New Roman"/>
          <w:sz w:val="24"/>
          <w:szCs w:val="24"/>
          <w:lang w:val="en-GB"/>
        </w:rPr>
        <w:t>Masukan</w:t>
      </w:r>
      <w:proofErr w:type="spellEnd"/>
      <w:r w:rsidR="000E3A9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E3A98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="000E3A9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E3A98">
        <w:rPr>
          <w:rFonts w:ascii="Times New Roman" w:hAnsi="Times New Roman" w:cs="Times New Roman"/>
          <w:sz w:val="24"/>
          <w:szCs w:val="24"/>
          <w:lang w:val="en-GB"/>
        </w:rPr>
        <w:t>sistem</w:t>
      </w:r>
      <w:proofErr w:type="spellEnd"/>
      <w:r w:rsidR="000E3A9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E3A98"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 w:rsidR="000E3A9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E3A98">
        <w:rPr>
          <w:rFonts w:ascii="Times New Roman" w:hAnsi="Times New Roman" w:cs="Times New Roman"/>
          <w:sz w:val="24"/>
          <w:szCs w:val="24"/>
          <w:lang w:val="en-GB"/>
        </w:rPr>
        <w:t>berjumlah</w:t>
      </w:r>
      <w:proofErr w:type="spellEnd"/>
      <w:r w:rsidR="000E3A98">
        <w:rPr>
          <w:rFonts w:ascii="Times New Roman" w:hAnsi="Times New Roman" w:cs="Times New Roman"/>
          <w:sz w:val="24"/>
          <w:szCs w:val="24"/>
          <w:lang w:val="en-GB"/>
        </w:rPr>
        <w:t xml:space="preserve"> 5 </w:t>
      </w:r>
      <w:proofErr w:type="spellStart"/>
      <w:r w:rsidR="000E3A98">
        <w:rPr>
          <w:rFonts w:ascii="Times New Roman" w:hAnsi="Times New Roman" w:cs="Times New Roman"/>
          <w:sz w:val="24"/>
          <w:szCs w:val="24"/>
          <w:lang w:val="en-GB"/>
        </w:rPr>
        <w:t>yaitu</w:t>
      </w:r>
      <w:proofErr w:type="spellEnd"/>
      <w:r w:rsidR="000E3A98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gramStart"/>
      <w:r w:rsidR="000E3A98" w:rsidRPr="0096382F">
        <w:rPr>
          <w:rFonts w:ascii="Cambria Math" w:eastAsia="Cambria Math" w:hAnsi="Cambria Math" w:cs="Cambria Math"/>
          <w:color w:val="000000"/>
          <w:sz w:val="24"/>
          <w:lang w:eastAsia="id-ID"/>
        </w:rPr>
        <w:t>𝑦(</w:t>
      </w:r>
      <w:proofErr w:type="gramEnd"/>
      <w:r w:rsidR="000E3A98" w:rsidRPr="0096382F">
        <w:rPr>
          <w:rFonts w:ascii="Cambria Math" w:eastAsia="Cambria Math" w:hAnsi="Cambria Math" w:cs="Cambria Math"/>
          <w:color w:val="000000"/>
          <w:sz w:val="24"/>
          <w:lang w:eastAsia="id-ID"/>
        </w:rPr>
        <w:t>𝑘 − 1),𝑦(𝑘 − 2)</w:t>
      </w:r>
      <w:r w:rsidR="000E3A98" w:rsidRPr="0096382F">
        <w:rPr>
          <w:rFonts w:ascii="Times New Roman" w:eastAsia="Times New Roman" w:hAnsi="Times New Roman" w:cs="Times New Roman"/>
          <w:color w:val="000000"/>
          <w:sz w:val="24"/>
          <w:lang w:eastAsia="id-ID"/>
        </w:rPr>
        <w:t xml:space="preserve">  </w:t>
      </w:r>
      <w:r w:rsidR="000E3A98" w:rsidRPr="0096382F">
        <w:rPr>
          <w:rFonts w:ascii="Cambria Math" w:eastAsia="Cambria Math" w:hAnsi="Cambria Math" w:cs="Cambria Math"/>
          <w:color w:val="000000"/>
          <w:sz w:val="24"/>
          <w:lang w:eastAsia="id-ID"/>
        </w:rPr>
        <w:t>𝑥(𝑘), 𝑥(𝑘 − 2),𝑥(𝑘 − 1)</w:t>
      </w:r>
      <w:r w:rsidR="000E3A98" w:rsidRPr="0096382F">
        <w:rPr>
          <w:rFonts w:ascii="Times New Roman" w:eastAsia="Times New Roman" w:hAnsi="Times New Roman" w:cs="Times New Roman"/>
          <w:color w:val="000000"/>
          <w:sz w:val="24"/>
          <w:lang w:eastAsia="id-ID"/>
        </w:rPr>
        <w:t>.</w:t>
      </w:r>
      <w:r w:rsidR="005B340B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Data </w:t>
      </w:r>
      <w:proofErr w:type="spellStart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dibagi</w:t>
      </w:r>
      <w:proofErr w:type="spellEnd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</w:t>
      </w:r>
      <w:proofErr w:type="spellStart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menjadi</w:t>
      </w:r>
      <w:proofErr w:type="spellEnd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50:50 </w:t>
      </w:r>
      <w:proofErr w:type="spellStart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menjadi</w:t>
      </w:r>
      <w:proofErr w:type="spellEnd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2 </w:t>
      </w:r>
      <w:proofErr w:type="spellStart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bagian</w:t>
      </w:r>
      <w:proofErr w:type="spellEnd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</w:t>
      </w:r>
      <w:proofErr w:type="spellStart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>yaitu</w:t>
      </w:r>
      <w:proofErr w:type="spellEnd"/>
      <w:r w:rsidR="00DF19D2">
        <w:rPr>
          <w:rFonts w:ascii="Times New Roman" w:eastAsia="Times New Roman" w:hAnsi="Times New Roman" w:cs="Times New Roman"/>
          <w:color w:val="000000"/>
          <w:sz w:val="24"/>
          <w:lang w:val="en-US" w:eastAsia="id-ID"/>
        </w:rPr>
        <w:t xml:space="preserve"> training dan testing. </w:t>
      </w:r>
    </w:p>
    <w:p w14:paraId="636D3B4A" w14:textId="5C710FAB" w:rsidR="002C4CD4" w:rsidRDefault="008828E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mbag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training dan testing:</w:t>
      </w:r>
    </w:p>
    <w:p w14:paraId="6EC52CA1" w14:textId="77777777" w:rsidR="008828E4" w:rsidRPr="008828E4" w:rsidRDefault="008828E4" w:rsidP="008828E4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8828E4">
        <w:rPr>
          <w:rFonts w:ascii="Courier New" w:eastAsiaTheme="minorEastAsia" w:hAnsi="Courier New" w:cs="Courier New"/>
          <w:color w:val="228B22"/>
          <w:lang w:val="en-ID" w:eastAsia="zh-CN"/>
        </w:rPr>
        <w:t>%% Data Splitting</w:t>
      </w:r>
    </w:p>
    <w:p w14:paraId="1D4E0C0F" w14:textId="77777777" w:rsidR="008828E4" w:rsidRPr="008828E4" w:rsidRDefault="008828E4" w:rsidP="008828E4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input = [</w:t>
      </w:r>
      <w:proofErr w:type="gram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 xml:space="preserve">2:1505)' y(1:1504)' u(3:1506) u(2:1505) u(1:1504)]; </w:t>
      </w:r>
    </w:p>
    <w:p w14:paraId="563160C2" w14:textId="77777777" w:rsidR="008828E4" w:rsidRPr="008828E4" w:rsidRDefault="008828E4" w:rsidP="008828E4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 xml:space="preserve">target = </w:t>
      </w:r>
      <w:proofErr w:type="gram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3:1506)';</w:t>
      </w:r>
    </w:p>
    <w:p w14:paraId="3F59CCFE" w14:textId="77777777" w:rsidR="008828E4" w:rsidRPr="008828E4" w:rsidRDefault="008828E4" w:rsidP="008828E4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input_</w:t>
      </w:r>
      <w:proofErr w:type="gram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row,input</w:t>
      </w:r>
      <w:proofErr w:type="gram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_col</w:t>
      </w:r>
      <w:proofErr w:type="spell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] = size(input);</w:t>
      </w:r>
    </w:p>
    <w:p w14:paraId="7319EFEE" w14:textId="77777777" w:rsidR="008828E4" w:rsidRPr="008828E4" w:rsidRDefault="008828E4" w:rsidP="008828E4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target_</w:t>
      </w:r>
      <w:proofErr w:type="gram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row,target</w:t>
      </w:r>
      <w:proofErr w:type="gram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_col</w:t>
      </w:r>
      <w:proofErr w:type="spell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] = size(target);</w:t>
      </w:r>
    </w:p>
    <w:p w14:paraId="45167E7D" w14:textId="77777777" w:rsidR="008828E4" w:rsidRPr="008828E4" w:rsidRDefault="008828E4" w:rsidP="008828E4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n_train</w:t>
      </w:r>
      <w:proofErr w:type="spellEnd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 xml:space="preserve"> = length(input</w:t>
      </w:r>
      <w:proofErr w:type="gramStart"/>
      <w:r w:rsidRPr="008828E4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7872FC8B" w14:textId="77777777" w:rsidR="008828E4" w:rsidRPr="00383D87" w:rsidRDefault="008828E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088668A" w14:textId="15D2B659" w:rsidR="002C4CD4" w:rsidRDefault="000A3D89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isialisas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nguyen-widrow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ogram MATLAB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</w:p>
    <w:p w14:paraId="0778CD0A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228B22"/>
          <w:lang w:val="en-ID" w:eastAsia="zh-CN"/>
        </w:rPr>
        <w:t xml:space="preserve">%% Nguyen </w:t>
      </w:r>
      <w:proofErr w:type="spellStart"/>
      <w:r w:rsidRPr="000A3D89">
        <w:rPr>
          <w:rFonts w:ascii="Courier New" w:eastAsiaTheme="minorEastAsia" w:hAnsi="Courier New" w:cs="Courier New"/>
          <w:color w:val="228B22"/>
          <w:lang w:val="en-ID" w:eastAsia="zh-CN"/>
        </w:rPr>
        <w:t>Widrow</w:t>
      </w:r>
      <w:proofErr w:type="spellEnd"/>
    </w:p>
    <w:p w14:paraId="405EBEEA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beta = 0.7 *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^(1/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x_size</w:t>
      </w:r>
      <w:proofErr w:type="spellEnd"/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0DCEFF63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spellStart"/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x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,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59282D6A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spellStart"/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,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y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75631B0A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1:z</w:t>
      </w:r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76113F2C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norma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 = sqrt(sum(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(:,</w:t>
      </w:r>
      <w:proofErr w:type="spellStart"/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.^2));</w:t>
      </w:r>
    </w:p>
    <w:p w14:paraId="0EB17499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(:,</w:t>
      </w:r>
      <w:proofErr w:type="spellStart"/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 = beta*((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(:,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)/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norma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);</w:t>
      </w:r>
    </w:p>
    <w:p w14:paraId="48D2BD91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57BF2F0D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r w:rsidRPr="000A3D89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5C7CFB95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= (</w:t>
      </w:r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1,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) * beta;</w:t>
      </w:r>
    </w:p>
    <w:p w14:paraId="41CC789E" w14:textId="77777777" w:rsidR="000A3D89" w:rsidRPr="000A3D89" w:rsidRDefault="000A3D89" w:rsidP="000A3D89">
      <w:pPr>
        <w:autoSpaceDE w:val="0"/>
        <w:autoSpaceDN w:val="0"/>
        <w:adjustRightInd w:val="0"/>
        <w:rPr>
          <w:rFonts w:ascii="Courier New" w:eastAsiaTheme="minorEastAsia" w:hAnsi="Courier New" w:cs="Courier New"/>
          <w:lang w:val="en-ID" w:eastAsia="zh-CN"/>
        </w:rPr>
      </w:pP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gram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1,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y_size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A3D89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4FAA35E5" w14:textId="77777777" w:rsidR="000A3D89" w:rsidRPr="00383D87" w:rsidRDefault="000A3D89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BD2A21C" w14:textId="0B39159F" w:rsidR="002C4CD4" w:rsidRDefault="00744426" w:rsidP="0074442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oses feedforward dan backpropagation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updat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uar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lant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data pada database.</w:t>
      </w:r>
      <w:r w:rsidR="009F1B8C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</w:p>
    <w:p w14:paraId="27FF24CB" w14:textId="2D83579A" w:rsidR="00424028" w:rsidRDefault="00424028" w:rsidP="0074442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  <w:t xml:space="preserve">Program MATLAB </w:t>
      </w:r>
      <w:proofErr w:type="spellStart"/>
      <w:r w:rsidR="008969B5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8969B5">
        <w:rPr>
          <w:rFonts w:ascii="Times New Roman" w:hAnsi="Times New Roman" w:cs="Times New Roman"/>
          <w:sz w:val="24"/>
          <w:szCs w:val="24"/>
          <w:lang w:val="en-GB"/>
        </w:rPr>
        <w:t xml:space="preserve"> feedforward dan backpropagation </w:t>
      </w:r>
      <w:proofErr w:type="spellStart"/>
      <w:r w:rsidR="008969B5">
        <w:rPr>
          <w:rFonts w:ascii="Times New Roman" w:hAnsi="Times New Roman" w:cs="Times New Roman"/>
          <w:sz w:val="24"/>
          <w:szCs w:val="24"/>
          <w:lang w:val="en-GB"/>
        </w:rPr>
        <w:t>adalah</w:t>
      </w:r>
      <w:proofErr w:type="spellEnd"/>
      <w:r w:rsidR="008969B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8969B5"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 w:rsidR="008969B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8969B5"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 w:rsidR="008969B5">
        <w:rPr>
          <w:rFonts w:ascii="Times New Roman" w:hAnsi="Times New Roman" w:cs="Times New Roman"/>
          <w:sz w:val="24"/>
          <w:szCs w:val="24"/>
          <w:lang w:val="en-GB"/>
        </w:rPr>
        <w:t>:</w:t>
      </w:r>
    </w:p>
    <w:p w14:paraId="7692EDCF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% Backpropagation</w:t>
      </w:r>
    </w:p>
    <w:p w14:paraId="7DBA0F7D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while</w:t>
      </w: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stop == 0 &amp;&amp;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epoch_count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&lt;= epoch</w:t>
      </w:r>
    </w:p>
    <w:p w14:paraId="65F120D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n = 1:data_count  </w:t>
      </w:r>
    </w:p>
    <w:p w14:paraId="6E85269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Forward Pass</w:t>
      </w:r>
    </w:p>
    <w:p w14:paraId="0525D32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Input -&gt; Hidden</w:t>
      </w:r>
    </w:p>
    <w:p w14:paraId="17219167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xi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input(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7DD3CBE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ti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target(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4142FCB8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41E5EC8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_in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+ xi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2CB0783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08FFFEFE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m=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:z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5FE60E2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 z(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,m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_in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(1,m)));</w:t>
      </w:r>
    </w:p>
    <w:p w14:paraId="17BA74C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671F5C2C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391FE850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Hidden -&gt; Output</w:t>
      </w:r>
    </w:p>
    <w:p w14:paraId="18202739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lastRenderedPageBreak/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y_in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+ z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248D673D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5FBE451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l=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:y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216E149F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y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,l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y_in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(1,l)));</w:t>
      </w:r>
    </w:p>
    <w:p w14:paraId="1719DC40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56233779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</w:t>
      </w:r>
    </w:p>
    <w:p w14:paraId="20140DF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Backward Pass</w:t>
      </w:r>
    </w:p>
    <w:p w14:paraId="3C67F9D2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7BE7BF42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Momentum calculation</w:t>
      </w:r>
    </w:p>
    <w:p w14:paraId="04A13C3E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omentum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3890D457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omentum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272EE1D4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4C9A3BC9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Output-&gt;Hidden</w:t>
      </w:r>
    </w:p>
    <w:p w14:paraId="53F46995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(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y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ti</w:t>
      </w:r>
      <w:proofErr w:type="spellEnd"/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.*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y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.*(1-yk);</w:t>
      </w:r>
    </w:p>
    <w:p w14:paraId="6283519E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62DF0817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  </w:t>
      </w:r>
    </w:p>
    <w:p w14:paraId="21465790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alpha.*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'.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omentum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2299F6CC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079DAE87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bias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alpha.*</w:t>
      </w:r>
      <w:proofErr w:type="spellStart"/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bias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473D3048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bias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11721FB0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62365B22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Hidden-&gt;Input</w:t>
      </w:r>
    </w:p>
    <w:p w14:paraId="5A530A08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sigma_j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*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';</w:t>
      </w:r>
      <w:proofErr w:type="gramEnd"/>
    </w:p>
    <w:p w14:paraId="3EB4B736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35E57872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j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igma_j.* z.*(1-z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3F4A817C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856443F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alpha.*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xi' .*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j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omentum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1084E255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54EB8841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bias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alpha .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*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o_j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bias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6AD71A59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bias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591AC862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738641C6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Weight Update</w:t>
      </w:r>
    </w:p>
    <w:p w14:paraId="00963189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1CF6F7C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498BC70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125E94E6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5182EC68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6B43C1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 xml:space="preserve">%Cost function    </w:t>
      </w:r>
    </w:p>
    <w:p w14:paraId="6B72A7FB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error(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,n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 = 0.5*sum((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yk-ti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.^2);</w:t>
      </w:r>
    </w:p>
    <w:p w14:paraId="28A32FA9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17683A64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%Momentum update</w:t>
      </w:r>
    </w:p>
    <w:p w14:paraId="1494D98F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zy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2D6B0483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xz_old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7D98ECF4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6EC744E6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error_per_epoch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,epoch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_count) = sum(error)/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input_row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6DAB19EC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</w:t>
      </w:r>
    </w:p>
    <w:p w14:paraId="580E6200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if</w:t>
      </w: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error_per_epoch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,epoch</w:t>
      </w:r>
      <w:proofErr w:type="gram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_count) &lt;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error_target</w:t>
      </w:r>
      <w:proofErr w:type="spellEnd"/>
    </w:p>
    <w:p w14:paraId="3AD2902A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 stop = 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;</w:t>
      </w:r>
      <w:proofErr w:type="gramEnd"/>
    </w:p>
    <w:p w14:paraId="3AF15FE5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58F8965A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</w:p>
    <w:p w14:paraId="53ACE372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epoch_count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epoch_count+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1;</w:t>
      </w:r>
      <w:proofErr w:type="gramEnd"/>
    </w:p>
    <w:p w14:paraId="2A9E63B5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</w:p>
    <w:p w14:paraId="1963E1AF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27D5C2A1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avgerrortrain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um(error)/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train</w:t>
      </w:r>
      <w:proofErr w:type="spellEnd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4E985BFA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 xml:space="preserve">% epoch = epoch - </w:t>
      </w:r>
      <w:proofErr w:type="gramStart"/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1;</w:t>
      </w:r>
      <w:proofErr w:type="gramEnd"/>
    </w:p>
    <w:p w14:paraId="460D5638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 xml:space="preserve">% </w:t>
      </w:r>
      <w:proofErr w:type="gramStart"/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figure;</w:t>
      </w:r>
      <w:proofErr w:type="gramEnd"/>
    </w:p>
    <w:p w14:paraId="08B1785D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plot(</w:t>
      </w:r>
      <w:proofErr w:type="spell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error_per_epoch</w:t>
      </w:r>
      <w:proofErr w:type="spellEnd"/>
      <w:proofErr w:type="gramStart"/>
      <w:r w:rsidRPr="008969B5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1B634F58" w14:textId="77777777" w:rsidR="008969B5" w:rsidRP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lastRenderedPageBreak/>
        <w:t>% scatter(</w:t>
      </w:r>
      <w:proofErr w:type="spellStart"/>
      <w:proofErr w:type="gramStart"/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epoch,error</w:t>
      </w:r>
      <w:proofErr w:type="gramEnd"/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_per_epoch</w:t>
      </w:r>
      <w:proofErr w:type="spellEnd"/>
      <w:r w:rsidRPr="008969B5">
        <w:rPr>
          <w:rFonts w:ascii="Courier New" w:eastAsiaTheme="minorEastAsia" w:hAnsi="Courier New" w:cs="Courier New"/>
          <w:color w:val="228B22"/>
          <w:lang w:val="en-ID" w:eastAsia="zh-CN"/>
        </w:rPr>
        <w:t>)</w:t>
      </w:r>
    </w:p>
    <w:p w14:paraId="4BE7A85A" w14:textId="77777777" w:rsidR="008969B5" w:rsidRDefault="008969B5" w:rsidP="008969B5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4"/>
          <w:szCs w:val="24"/>
          <w:lang w:val="en-ID" w:eastAsia="zh-CN"/>
        </w:rPr>
      </w:pPr>
    </w:p>
    <w:p w14:paraId="1AA1EE41" w14:textId="0A63FB8D" w:rsidR="002C4CD4" w:rsidRDefault="00533F9D" w:rsidP="00FD081D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poch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update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neuron hidden layer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poch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output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target.</w:t>
      </w:r>
      <w:r w:rsidR="00FD081D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antara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error dan epoch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kemudian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di plot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dilihat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penurunan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 error pada </w:t>
      </w:r>
      <w:proofErr w:type="spellStart"/>
      <w:r w:rsidR="00480B25">
        <w:rPr>
          <w:rFonts w:ascii="Times New Roman" w:hAnsi="Times New Roman" w:cs="Times New Roman"/>
          <w:sz w:val="24"/>
          <w:szCs w:val="24"/>
          <w:lang w:val="en-GB"/>
        </w:rPr>
        <w:t>jaringan</w:t>
      </w:r>
      <w:proofErr w:type="spellEnd"/>
      <w:r w:rsidR="00480B25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proofErr w:type="spellStart"/>
      <w:r w:rsidR="005259AF"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 w:rsidR="005259A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5259AF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="005259AF">
        <w:rPr>
          <w:rFonts w:ascii="Times New Roman" w:hAnsi="Times New Roman" w:cs="Times New Roman"/>
          <w:sz w:val="24"/>
          <w:szCs w:val="24"/>
          <w:lang w:val="en-GB"/>
        </w:rPr>
        <w:t xml:space="preserve"> plot </w:t>
      </w:r>
      <w:proofErr w:type="spellStart"/>
      <w:r w:rsidR="005259AF"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 w:rsidR="005259A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5259AF">
        <w:rPr>
          <w:rFonts w:ascii="Times New Roman" w:hAnsi="Times New Roman" w:cs="Times New Roman"/>
          <w:sz w:val="24"/>
          <w:szCs w:val="24"/>
          <w:lang w:val="en-GB"/>
        </w:rPr>
        <w:t>antara</w:t>
      </w:r>
      <w:proofErr w:type="spellEnd"/>
      <w:r w:rsidR="005259AF">
        <w:rPr>
          <w:rFonts w:ascii="Times New Roman" w:hAnsi="Times New Roman" w:cs="Times New Roman"/>
          <w:sz w:val="24"/>
          <w:szCs w:val="24"/>
          <w:lang w:val="en-GB"/>
        </w:rPr>
        <w:t xml:space="preserve"> epoch dan</w:t>
      </w:r>
      <w:r w:rsidR="009C7897">
        <w:rPr>
          <w:rFonts w:ascii="Times New Roman" w:hAnsi="Times New Roman" w:cs="Times New Roman"/>
          <w:sz w:val="24"/>
          <w:szCs w:val="24"/>
          <w:lang w:val="en-GB"/>
        </w:rPr>
        <w:t xml:space="preserve"> error pada input </w:t>
      </w:r>
      <w:proofErr w:type="spellStart"/>
      <w:r w:rsidR="009C7897">
        <w:rPr>
          <w:rFonts w:ascii="Times New Roman" w:hAnsi="Times New Roman" w:cs="Times New Roman"/>
          <w:sz w:val="24"/>
          <w:szCs w:val="24"/>
          <w:lang w:val="en-GB"/>
        </w:rPr>
        <w:t>acak</w:t>
      </w:r>
      <w:proofErr w:type="spellEnd"/>
      <w:r w:rsidR="009C7897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535619F" w14:textId="160DD6CC" w:rsidR="00480B25" w:rsidRPr="00383D87" w:rsidRDefault="00CF6B40" w:rsidP="00567F39">
      <w:pPr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1D4A91EF" wp14:editId="31F16DCB">
            <wp:extent cx="5334000" cy="4067175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406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1CED64" w14:textId="756AEBD2" w:rsidR="00567F39" w:rsidRPr="00567F39" w:rsidRDefault="00567F39" w:rsidP="00567F39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 w:rsidRPr="00383D87">
        <w:rPr>
          <w:rFonts w:ascii="Times New Roman" w:hAnsi="Times New Roman" w:cs="Times New Roman"/>
          <w:color w:val="000000" w:themeColor="text1"/>
        </w:rPr>
        <w:t xml:space="preserve">Gambar </w:t>
      </w:r>
      <w:r>
        <w:rPr>
          <w:rFonts w:ascii="Times New Roman" w:hAnsi="Times New Roman" w:cs="Times New Roman"/>
          <w:color w:val="000000" w:themeColor="text1"/>
          <w:lang w:val="en-US"/>
        </w:rPr>
        <w:t>3.1</w:t>
      </w:r>
      <w:r w:rsidRPr="00383D87">
        <w:rPr>
          <w:rFonts w:ascii="Times New Roman" w:hAnsi="Times New Roman" w:cs="Times New Roman"/>
          <w:color w:val="000000" w:themeColor="text1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Grafik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Hasil Learning </w:t>
      </w:r>
      <w:proofErr w:type="spellStart"/>
      <w:r w:rsidR="00F401D2">
        <w:rPr>
          <w:rFonts w:ascii="Times New Roman" w:hAnsi="Times New Roman" w:cs="Times New Roman"/>
          <w:color w:val="000000" w:themeColor="text1"/>
          <w:lang w:val="en-US"/>
        </w:rPr>
        <w:t>Sistem</w:t>
      </w:r>
      <w:proofErr w:type="spellEnd"/>
      <w:r w:rsidR="00F401D2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F401D2">
        <w:rPr>
          <w:rFonts w:ascii="Times New Roman" w:hAnsi="Times New Roman" w:cs="Times New Roman"/>
          <w:color w:val="000000" w:themeColor="text1"/>
          <w:lang w:val="en-US"/>
        </w:rPr>
        <w:t>Identifikasi</w:t>
      </w:r>
      <w:proofErr w:type="spellEnd"/>
      <w:r w:rsidR="005259AF">
        <w:rPr>
          <w:rFonts w:ascii="Times New Roman" w:hAnsi="Times New Roman" w:cs="Times New Roman"/>
          <w:color w:val="000000" w:themeColor="text1"/>
          <w:lang w:val="en-US"/>
        </w:rPr>
        <w:t xml:space="preserve"> Input </w:t>
      </w:r>
      <w:proofErr w:type="spellStart"/>
      <w:r w:rsidR="005259AF">
        <w:rPr>
          <w:rFonts w:ascii="Times New Roman" w:hAnsi="Times New Roman" w:cs="Times New Roman"/>
          <w:color w:val="000000" w:themeColor="text1"/>
          <w:lang w:val="en-US"/>
        </w:rPr>
        <w:t>Acak</w:t>
      </w:r>
      <w:proofErr w:type="spellEnd"/>
    </w:p>
    <w:p w14:paraId="56D8E057" w14:textId="2C00A258" w:rsidR="001E093C" w:rsidRDefault="00DA00EE" w:rsidP="00DA00E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rafi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poch 100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omin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ada epoch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100.</w:t>
      </w:r>
    </w:p>
    <w:p w14:paraId="2C709B1F" w14:textId="77777777" w:rsidR="001E093C" w:rsidRDefault="001E093C" w:rsidP="001E093C">
      <w:pPr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lot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poch dan error pada input sinusoidal</w:t>
      </w:r>
    </w:p>
    <w:p w14:paraId="7E483892" w14:textId="14380951" w:rsidR="001E093C" w:rsidRDefault="00804E9F" w:rsidP="001E093C">
      <w:pPr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lastRenderedPageBreak/>
        <w:drawing>
          <wp:inline distT="0" distB="0" distL="0" distR="0" wp14:anchorId="1CECD692" wp14:editId="7E51690D">
            <wp:extent cx="5314950" cy="3990975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4950" cy="3990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E093C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7B3E5D45" w14:textId="6D76FA80" w:rsidR="00036623" w:rsidRPr="00036623" w:rsidRDefault="00036623" w:rsidP="00036623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sz w:val="23"/>
          <w:szCs w:val="23"/>
        </w:rPr>
        <w:t xml:space="preserve">Gambar </w:t>
      </w:r>
      <w:r>
        <w:rPr>
          <w:sz w:val="23"/>
          <w:szCs w:val="23"/>
          <w:lang w:val="en-US"/>
        </w:rPr>
        <w:t>3</w:t>
      </w:r>
      <w:r>
        <w:rPr>
          <w:sz w:val="23"/>
          <w:szCs w:val="23"/>
        </w:rPr>
        <w:t>.</w:t>
      </w:r>
      <w:r>
        <w:rPr>
          <w:sz w:val="23"/>
          <w:szCs w:val="23"/>
          <w:lang w:val="en-US"/>
        </w:rPr>
        <w:t>2</w:t>
      </w:r>
      <w:r>
        <w:rPr>
          <w:sz w:val="23"/>
          <w:szCs w:val="23"/>
        </w:rPr>
        <w:t xml:space="preserve">.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Grafik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Hasil Learning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Sistem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Identifikasi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Input Sinusoidal</w:t>
      </w:r>
    </w:p>
    <w:p w14:paraId="5340DC34" w14:textId="0D818822" w:rsidR="002C4CD4" w:rsidRDefault="001E093C" w:rsidP="00FC44B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grafi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urun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ignifi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poch 3.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omin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ada epoch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3. Epoch yang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berjuml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ediki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latih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naik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onvergens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verge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3D504390" w14:textId="77777777" w:rsidR="00ED426D" w:rsidRPr="00383D87" w:rsidRDefault="00ED426D" w:rsidP="00FC44B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7A4C87F6" w14:textId="6FEE9FDF" w:rsidR="002C4CD4" w:rsidRPr="001D455C" w:rsidRDefault="001D455C" w:rsidP="001D455C">
      <w:pPr>
        <w:pStyle w:val="ListParagraph"/>
        <w:numPr>
          <w:ilvl w:val="0"/>
          <w:numId w:val="15"/>
        </w:numPr>
        <w:spacing w:line="360" w:lineRule="auto"/>
        <w:outlineLvl w:val="1"/>
        <w:rPr>
          <w:rFonts w:ascii="Times New Roman" w:hAnsi="Times New Roman" w:cs="Times New Roman"/>
          <w:b/>
          <w:sz w:val="24"/>
          <w:szCs w:val="24"/>
          <w:lang w:val="en-GB"/>
        </w:rPr>
      </w:pPr>
      <w:bookmarkStart w:id="15" w:name="_Toc72179876"/>
      <w:r w:rsidRPr="001D455C">
        <w:rPr>
          <w:rFonts w:ascii="Times New Roman" w:hAnsi="Times New Roman" w:cs="Times New Roman"/>
          <w:b/>
          <w:sz w:val="28"/>
          <w:szCs w:val="28"/>
          <w:lang w:val="en-US"/>
        </w:rPr>
        <w:t>Proses</w:t>
      </w:r>
      <w:r w:rsidRPr="001D455C">
        <w:rPr>
          <w:rFonts w:ascii="Times New Roman" w:hAnsi="Times New Roman" w:cs="Times New Roman"/>
          <w:b/>
          <w:sz w:val="24"/>
          <w:szCs w:val="24"/>
          <w:lang w:val="en-GB"/>
        </w:rPr>
        <w:t xml:space="preserve"> </w:t>
      </w:r>
      <w:proofErr w:type="spellStart"/>
      <w:r w:rsidRPr="001D455C">
        <w:rPr>
          <w:rFonts w:ascii="Times New Roman" w:hAnsi="Times New Roman" w:cs="Times New Roman"/>
          <w:b/>
          <w:sz w:val="24"/>
          <w:szCs w:val="24"/>
          <w:lang w:val="en-GB"/>
        </w:rPr>
        <w:t>Pengujian</w:t>
      </w:r>
      <w:bookmarkEnd w:id="15"/>
      <w:proofErr w:type="spellEnd"/>
    </w:p>
    <w:p w14:paraId="6508D6BC" w14:textId="07D35F85" w:rsidR="002C4CD4" w:rsidRDefault="00704DA3" w:rsidP="00B35D4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1506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3010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roses testing. Hal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B1EF7">
        <w:rPr>
          <w:rFonts w:ascii="Times New Roman" w:hAnsi="Times New Roman" w:cs="Times New Roman"/>
          <w:sz w:val="24"/>
          <w:szCs w:val="24"/>
          <w:lang w:val="en-GB"/>
        </w:rPr>
        <w:t>peforma</w:t>
      </w:r>
      <w:proofErr w:type="spellEnd"/>
      <w:r w:rsidR="000B1EF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B1EF7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="000B1EF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B1EF7">
        <w:rPr>
          <w:rFonts w:ascii="Times New Roman" w:hAnsi="Times New Roman" w:cs="Times New Roman"/>
          <w:sz w:val="24"/>
          <w:szCs w:val="24"/>
          <w:lang w:val="en-GB"/>
        </w:rPr>
        <w:t>jaringan</w:t>
      </w:r>
      <w:proofErr w:type="spellEnd"/>
      <w:r w:rsidR="000B1EF7">
        <w:rPr>
          <w:rFonts w:ascii="Times New Roman" w:hAnsi="Times New Roman" w:cs="Times New Roman"/>
          <w:sz w:val="24"/>
          <w:szCs w:val="24"/>
          <w:lang w:val="en-GB"/>
        </w:rPr>
        <w:t xml:space="preserve"> yang </w:t>
      </w:r>
      <w:proofErr w:type="spellStart"/>
      <w:r w:rsidR="000B1EF7">
        <w:rPr>
          <w:rFonts w:ascii="Times New Roman" w:hAnsi="Times New Roman" w:cs="Times New Roman"/>
          <w:sz w:val="24"/>
          <w:szCs w:val="24"/>
          <w:lang w:val="en-GB"/>
        </w:rPr>
        <w:t>telah</w:t>
      </w:r>
      <w:proofErr w:type="spellEnd"/>
      <w:r w:rsidR="000B1EF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0B1EF7">
        <w:rPr>
          <w:rFonts w:ascii="Times New Roman" w:hAnsi="Times New Roman" w:cs="Times New Roman"/>
          <w:sz w:val="24"/>
          <w:szCs w:val="24"/>
          <w:lang w:val="en-GB"/>
        </w:rPr>
        <w:t>dibentuk</w:t>
      </w:r>
      <w:proofErr w:type="spellEnd"/>
      <w:r w:rsidR="000B1EF7">
        <w:rPr>
          <w:rFonts w:ascii="Times New Roman" w:hAnsi="Times New Roman" w:cs="Times New Roman"/>
          <w:sz w:val="24"/>
          <w:szCs w:val="24"/>
          <w:lang w:val="en-GB"/>
        </w:rPr>
        <w:t xml:space="preserve"> pada proses</w:t>
      </w:r>
      <w:r w:rsidR="0027184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137959">
        <w:rPr>
          <w:rFonts w:ascii="Times New Roman" w:hAnsi="Times New Roman" w:cs="Times New Roman"/>
          <w:sz w:val="24"/>
          <w:szCs w:val="24"/>
          <w:lang w:val="en-GB"/>
        </w:rPr>
        <w:t>pelatihan</w:t>
      </w:r>
      <w:proofErr w:type="spellEnd"/>
      <w:r w:rsidR="00137959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352180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93117"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 w:rsidR="00793117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93117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="00793117">
        <w:rPr>
          <w:rFonts w:ascii="Times New Roman" w:hAnsi="Times New Roman" w:cs="Times New Roman"/>
          <w:sz w:val="24"/>
          <w:szCs w:val="24"/>
          <w:lang w:val="en-GB"/>
        </w:rPr>
        <w:t xml:space="preserve"> program MATLAB </w:t>
      </w:r>
      <w:proofErr w:type="spellStart"/>
      <w:r w:rsidR="00793117"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 w:rsidR="00793117">
        <w:rPr>
          <w:rFonts w:ascii="Times New Roman" w:hAnsi="Times New Roman" w:cs="Times New Roman"/>
          <w:sz w:val="24"/>
          <w:szCs w:val="24"/>
          <w:lang w:val="en-GB"/>
        </w:rPr>
        <w:t xml:space="preserve"> proses </w:t>
      </w:r>
      <w:proofErr w:type="spellStart"/>
      <w:r w:rsidR="00793117">
        <w:rPr>
          <w:rFonts w:ascii="Times New Roman" w:hAnsi="Times New Roman" w:cs="Times New Roman"/>
          <w:sz w:val="24"/>
          <w:szCs w:val="24"/>
          <w:lang w:val="en-GB"/>
        </w:rPr>
        <w:t>pengujian</w:t>
      </w:r>
      <w:proofErr w:type="spellEnd"/>
      <w:r w:rsidR="00793117">
        <w:rPr>
          <w:rFonts w:ascii="Times New Roman" w:hAnsi="Times New Roman" w:cs="Times New Roman"/>
          <w:sz w:val="24"/>
          <w:szCs w:val="24"/>
          <w:lang w:val="en-GB"/>
        </w:rPr>
        <w:t>:</w:t>
      </w:r>
    </w:p>
    <w:p w14:paraId="7245D3CC" w14:textId="50071F35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 xml:space="preserve">%% ANN Input </w:t>
      </w:r>
      <w:proofErr w:type="spellStart"/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Acak</w:t>
      </w:r>
      <w:proofErr w:type="spellEnd"/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 xml:space="preserve"> (testing)</w:t>
      </w:r>
    </w:p>
    <w:p w14:paraId="7BDB35C9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 Data Input</w:t>
      </w:r>
    </w:p>
    <w:p w14:paraId="23AB69D1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input_testing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[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1506:3009)' y(1505:3008)' u(1507:3010) u(1506:3009) u(1505:3008)]; </w:t>
      </w:r>
    </w:p>
    <w:p w14:paraId="02072BE7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arget_testing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1507:3010)';</w:t>
      </w:r>
    </w:p>
    <w:p w14:paraId="682C0080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input_row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,input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_col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] = size(input);</w:t>
      </w:r>
    </w:p>
    <w:p w14:paraId="7B1C288F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arget_row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,target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_col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] = size(target);</w:t>
      </w:r>
    </w:p>
    <w:p w14:paraId="024CE2AD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ize(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input_testing</w:t>
      </w:r>
      <w:proofErr w:type="spellEnd"/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5AA0A98A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2);</w:t>
      </w:r>
    </w:p>
    <w:p w14:paraId="6094F0CB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4CE68E89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lastRenderedPageBreak/>
        <w:t xml:space="preserve">3:1506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y(k)</w:t>
      </w:r>
    </w:p>
    <w:p w14:paraId="43F70219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2:1505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y(k-1)</w:t>
      </w:r>
    </w:p>
    <w:p w14:paraId="76185B3C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1:1504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y(k-2)</w:t>
      </w:r>
    </w:p>
    <w:p w14:paraId="1F710B0E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4EC1CE1C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1507:3010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y(k)</w:t>
      </w:r>
    </w:p>
    <w:p w14:paraId="7C0CE095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1506:3009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y(k-1)</w:t>
      </w:r>
    </w:p>
    <w:p w14:paraId="1510C139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1505:3008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y(k-2)</w:t>
      </w:r>
    </w:p>
    <w:p w14:paraId="25FE7F18" w14:textId="5E4FA98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</w:p>
    <w:p w14:paraId="2F5E79D6" w14:textId="5463457C" w:rsid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color w:val="00000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input = normalize(input)</w:t>
      </w:r>
    </w:p>
    <w:p w14:paraId="7F6D7937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</w:p>
    <w:p w14:paraId="5A6E819B" w14:textId="54EE4894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% Hyperparameter &amp; Declare Variable</w:t>
      </w:r>
    </w:p>
    <w:p w14:paraId="5C6EF45E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Variable</w:t>
      </w:r>
    </w:p>
    <w:p w14:paraId="27A1AAEB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data_count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input_row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0026BB03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rue_coun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68E11A0F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1EB1A598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n = 1:data_count_test  </w:t>
      </w:r>
    </w:p>
    <w:p w14:paraId="202A688D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Forward Pass</w:t>
      </w:r>
    </w:p>
    <w:p w14:paraId="15F9A2C5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Input -&gt; Hidden</w:t>
      </w:r>
    </w:p>
    <w:p w14:paraId="24E6263A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x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input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ing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2C553D90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arget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ing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5D278385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4FED66B9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z_i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x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618AA624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1F14923D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m=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1:z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733AFBDC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z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1,m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z_i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1,m)));</w:t>
      </w:r>
    </w:p>
    <w:p w14:paraId="38DD0EA0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1386D297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3649A2C1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228B22"/>
          <w:lang w:val="en-ID" w:eastAsia="zh-CN"/>
        </w:rPr>
        <w:t>%Hidden -&gt; Output</w:t>
      </w:r>
    </w:p>
    <w:p w14:paraId="41F58CEC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_i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z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042C062A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27F5373A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l=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1:y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055467DE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,l</w:t>
      </w:r>
      <w:proofErr w:type="spellEnd"/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_i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1,l)));</w:t>
      </w:r>
    </w:p>
    <w:p w14:paraId="1221612E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37BB77AA" w14:textId="14D5DCC8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 </w:t>
      </w:r>
    </w:p>
    <w:p w14:paraId="2DEA956B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error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1,n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 = 0.5*sum((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(n,1) -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).^2);    </w:t>
      </w:r>
    </w:p>
    <w:p w14:paraId="22741C0E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4EFED730" w14:textId="322B2521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21921D23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avgerror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um(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error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/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7D74933D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MSE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= (sum((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_test-y_test</w:t>
      </w:r>
      <w:proofErr w:type="spellEnd"/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.^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2))/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7C418EF5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disp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"Error average test = "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+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avgerror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 *100 +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" %"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</w:p>
    <w:p w14:paraId="7A163A52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disp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"MSE testing = "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+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MSE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*100 +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" %"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); </w:t>
      </w:r>
    </w:p>
    <w:p w14:paraId="6B7DFF23" w14:textId="77777777" w:rsid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color w:val="228B22"/>
          <w:lang w:val="en-ID" w:eastAsia="zh-CN"/>
        </w:rPr>
      </w:pPr>
    </w:p>
    <w:p w14:paraId="69F86312" w14:textId="3C3C2C58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figure;</w:t>
      </w:r>
      <w:proofErr w:type="gramEnd"/>
    </w:p>
    <w:p w14:paraId="78FDA64B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plot(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_test,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o</w:t>
      </w:r>
      <w:proofErr w:type="spellEnd"/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35E175A5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hold 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on</w:t>
      </w:r>
    </w:p>
    <w:p w14:paraId="256B1216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plot(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target_testing,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x</w:t>
      </w:r>
      <w:proofErr w:type="spellEnd"/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</w:t>
      </w:r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17A192FD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xlim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[0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]);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xlabel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k'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); </w:t>
      </w:r>
      <w:proofErr w:type="spellStart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ylabel</w:t>
      </w:r>
      <w:proofErr w:type="spellEnd"/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y(k)'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; legend(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 xml:space="preserve">'Output </w:t>
      </w:r>
      <w:proofErr w:type="spellStart"/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ANN'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,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'Output</w:t>
      </w:r>
      <w:proofErr w:type="spellEnd"/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 xml:space="preserve"> Plant'</w:t>
      </w: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</w:p>
    <w:p w14:paraId="2C90A1D8" w14:textId="77777777" w:rsidR="008F0DFE" w:rsidRPr="008F0DFE" w:rsidRDefault="008F0DFE" w:rsidP="008F0DF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0DFE">
        <w:rPr>
          <w:rFonts w:ascii="Courier New" w:eastAsiaTheme="minorEastAsia" w:hAnsi="Courier New" w:cs="Courier New"/>
          <w:color w:val="000000"/>
          <w:lang w:val="en-ID" w:eastAsia="zh-CN"/>
        </w:rPr>
        <w:t xml:space="preserve">hold </w:t>
      </w:r>
      <w:r w:rsidRPr="008F0DFE">
        <w:rPr>
          <w:rFonts w:ascii="Courier New" w:eastAsiaTheme="minorEastAsia" w:hAnsi="Courier New" w:cs="Courier New"/>
          <w:color w:val="A020F0"/>
          <w:lang w:val="en-ID" w:eastAsia="zh-CN"/>
        </w:rPr>
        <w:t>off</w:t>
      </w:r>
    </w:p>
    <w:p w14:paraId="5E7B9B62" w14:textId="00E1E1DD" w:rsidR="00DD764F" w:rsidRDefault="00DD764F" w:rsidP="00DD764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14:paraId="0E6F0814" w14:textId="0CB421CD" w:rsidR="008B6D66" w:rsidRDefault="00DD764F" w:rsidP="008B6D66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hasil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luaran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sistem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kita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hitung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A2A9A">
        <w:rPr>
          <w:rFonts w:ascii="Times New Roman" w:hAnsi="Times New Roman" w:cs="Times New Roman"/>
          <w:sz w:val="24"/>
          <w:szCs w:val="24"/>
          <w:lang w:val="en-GB"/>
        </w:rPr>
        <w:t>Error Average</w:t>
      </w:r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dan </w:t>
      </w:r>
      <w:r w:rsidR="000A2A9A">
        <w:rPr>
          <w:rFonts w:ascii="Times New Roman" w:hAnsi="Times New Roman" w:cs="Times New Roman"/>
          <w:sz w:val="24"/>
          <w:szCs w:val="24"/>
          <w:lang w:val="en-GB"/>
        </w:rPr>
        <w:t xml:space="preserve">Mean Squared Error (MSE)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metric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penilaian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peforma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jaringan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70636E">
        <w:rPr>
          <w:rFonts w:ascii="Times New Roman" w:hAnsi="Times New Roman" w:cs="Times New Roman"/>
          <w:sz w:val="24"/>
          <w:szCs w:val="24"/>
          <w:lang w:val="en-GB"/>
        </w:rPr>
        <w:t>kita</w:t>
      </w:r>
      <w:proofErr w:type="spellEnd"/>
      <w:r w:rsidR="0070636E">
        <w:rPr>
          <w:rFonts w:ascii="Times New Roman" w:hAnsi="Times New Roman" w:cs="Times New Roman"/>
          <w:sz w:val="24"/>
          <w:szCs w:val="24"/>
          <w:lang w:val="en-GB"/>
        </w:rPr>
        <w:t xml:space="preserve">. </w:t>
      </w:r>
      <w:r w:rsidR="00BB3FDF">
        <w:rPr>
          <w:rFonts w:ascii="Times New Roman" w:hAnsi="Times New Roman" w:cs="Times New Roman"/>
          <w:sz w:val="24"/>
          <w:szCs w:val="24"/>
          <w:lang w:val="en-GB"/>
        </w:rPr>
        <w:t xml:space="preserve">Dari </w:t>
      </w:r>
      <w:proofErr w:type="spellStart"/>
      <w:r w:rsidR="00BB3FDF">
        <w:rPr>
          <w:rFonts w:ascii="Times New Roman" w:hAnsi="Times New Roman" w:cs="Times New Roman"/>
          <w:sz w:val="24"/>
          <w:szCs w:val="24"/>
          <w:lang w:val="en-GB"/>
        </w:rPr>
        <w:t>hasil</w:t>
      </w:r>
      <w:proofErr w:type="spellEnd"/>
      <w:r w:rsidR="00BB3F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BB3FDF">
        <w:rPr>
          <w:rFonts w:ascii="Times New Roman" w:hAnsi="Times New Roman" w:cs="Times New Roman"/>
          <w:sz w:val="24"/>
          <w:szCs w:val="24"/>
          <w:lang w:val="en-GB"/>
        </w:rPr>
        <w:t>perhitungan</w:t>
      </w:r>
      <w:proofErr w:type="spellEnd"/>
      <w:r w:rsidR="00BB3FDF">
        <w:rPr>
          <w:rFonts w:ascii="Times New Roman" w:hAnsi="Times New Roman" w:cs="Times New Roman"/>
          <w:sz w:val="24"/>
          <w:szCs w:val="24"/>
          <w:lang w:val="en-GB"/>
        </w:rPr>
        <w:t xml:space="preserve">, </w:t>
      </w:r>
      <w:proofErr w:type="spellStart"/>
      <w:r w:rsidR="00BB3FDF">
        <w:rPr>
          <w:rFonts w:ascii="Times New Roman" w:hAnsi="Times New Roman" w:cs="Times New Roman"/>
          <w:sz w:val="24"/>
          <w:szCs w:val="24"/>
          <w:lang w:val="en-GB"/>
        </w:rPr>
        <w:t>diperoleh</w:t>
      </w:r>
      <w:proofErr w:type="spellEnd"/>
      <w:r w:rsidR="00BB3F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BB3FDF">
        <w:rPr>
          <w:rFonts w:ascii="Times New Roman" w:hAnsi="Times New Roman" w:cs="Times New Roman"/>
          <w:sz w:val="24"/>
          <w:szCs w:val="24"/>
          <w:lang w:val="en-GB"/>
        </w:rPr>
        <w:t>nilai</w:t>
      </w:r>
      <w:proofErr w:type="spellEnd"/>
      <w:r w:rsidR="00BB3FDF">
        <w:rPr>
          <w:rFonts w:ascii="Times New Roman" w:hAnsi="Times New Roman" w:cs="Times New Roman"/>
          <w:sz w:val="24"/>
          <w:szCs w:val="24"/>
          <w:lang w:val="en-GB"/>
        </w:rPr>
        <w:t xml:space="preserve"> average error dan MSE </w:t>
      </w:r>
      <w:proofErr w:type="spellStart"/>
      <w:r w:rsidR="00BB3FDF">
        <w:rPr>
          <w:rFonts w:ascii="Times New Roman" w:hAnsi="Times New Roman" w:cs="Times New Roman"/>
          <w:sz w:val="24"/>
          <w:szCs w:val="24"/>
          <w:lang w:val="en-GB"/>
        </w:rPr>
        <w:t>sebagai</w:t>
      </w:r>
      <w:proofErr w:type="spellEnd"/>
      <w:r w:rsidR="00BB3FDF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BB3FDF"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 w:rsidR="00BB3FDF">
        <w:rPr>
          <w:rFonts w:ascii="Times New Roman" w:hAnsi="Times New Roman" w:cs="Times New Roman"/>
          <w:sz w:val="24"/>
          <w:szCs w:val="24"/>
          <w:lang w:val="en-GB"/>
        </w:rPr>
        <w:t>:</w:t>
      </w:r>
    </w:p>
    <w:p w14:paraId="616CA0F8" w14:textId="30006BB3" w:rsidR="00BB3FDF" w:rsidRDefault="00BB3FDF" w:rsidP="00BB3FDF">
      <w:pPr>
        <w:pStyle w:val="ListParagraph"/>
        <w:numPr>
          <w:ilvl w:val="0"/>
          <w:numId w:val="2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Input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cak</w:t>
      </w:r>
      <w:proofErr w:type="spellEnd"/>
    </w:p>
    <w:p w14:paraId="1B30716B" w14:textId="10FB67FE" w:rsidR="00BB3FDF" w:rsidRDefault="00BB3FDF" w:rsidP="00BB3FDF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>Error Average</w:t>
      </w:r>
      <w:r w:rsidR="00F23618">
        <w:rPr>
          <w:rFonts w:ascii="Times New Roman" w:hAnsi="Times New Roman" w:cs="Times New Roman"/>
          <w:sz w:val="24"/>
          <w:szCs w:val="24"/>
          <w:lang w:val="en-GB"/>
        </w:rPr>
        <w:tab/>
        <w:t xml:space="preserve">: </w:t>
      </w:r>
      <w:r w:rsidR="00D84B37">
        <w:rPr>
          <w:rFonts w:ascii="Times New Roman" w:hAnsi="Times New Roman" w:cs="Times New Roman"/>
          <w:sz w:val="24"/>
          <w:szCs w:val="24"/>
          <w:lang w:val="en-GB"/>
        </w:rPr>
        <w:t>1.6075</w:t>
      </w:r>
      <w:r w:rsidR="00F23618">
        <w:rPr>
          <w:rFonts w:ascii="Times New Roman" w:hAnsi="Times New Roman" w:cs="Times New Roman"/>
          <w:sz w:val="24"/>
          <w:szCs w:val="24"/>
          <w:lang w:val="en-GB"/>
        </w:rPr>
        <w:t>%</w:t>
      </w:r>
    </w:p>
    <w:p w14:paraId="2E47B023" w14:textId="2377E374" w:rsidR="00F23618" w:rsidRDefault="00F23618" w:rsidP="00BB3FDF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MSE</w:t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  <w:t xml:space="preserve">: </w:t>
      </w:r>
      <w:r w:rsidR="00D84B37">
        <w:rPr>
          <w:rFonts w:ascii="Times New Roman" w:hAnsi="Times New Roman" w:cs="Times New Roman"/>
          <w:sz w:val="24"/>
          <w:szCs w:val="24"/>
          <w:lang w:val="en-GB"/>
        </w:rPr>
        <w:t>7.0599</w:t>
      </w:r>
      <w:r>
        <w:rPr>
          <w:rFonts w:ascii="Times New Roman" w:hAnsi="Times New Roman" w:cs="Times New Roman"/>
          <w:sz w:val="24"/>
          <w:szCs w:val="24"/>
          <w:lang w:val="en-GB"/>
        </w:rPr>
        <w:t>%</w:t>
      </w:r>
    </w:p>
    <w:p w14:paraId="5B5274B7" w14:textId="4B8E716F" w:rsidR="00BB3FDF" w:rsidRDefault="00BB3FDF" w:rsidP="00BB3FDF">
      <w:pPr>
        <w:pStyle w:val="ListParagraph"/>
        <w:numPr>
          <w:ilvl w:val="0"/>
          <w:numId w:val="2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Input Sinusoidal</w:t>
      </w:r>
    </w:p>
    <w:p w14:paraId="32A282CC" w14:textId="2B58FA47" w:rsidR="00241C6A" w:rsidRDefault="00241C6A" w:rsidP="00241C6A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Error Average</w:t>
      </w:r>
      <w:r>
        <w:rPr>
          <w:rFonts w:ascii="Times New Roman" w:hAnsi="Times New Roman" w:cs="Times New Roman"/>
          <w:sz w:val="24"/>
          <w:szCs w:val="24"/>
          <w:lang w:val="en-GB"/>
        </w:rPr>
        <w:tab/>
        <w:t>: 0.0</w:t>
      </w:r>
      <w:r w:rsidR="00D84B37">
        <w:rPr>
          <w:rFonts w:ascii="Times New Roman" w:hAnsi="Times New Roman" w:cs="Times New Roman"/>
          <w:sz w:val="24"/>
          <w:szCs w:val="24"/>
          <w:lang w:val="en-GB"/>
        </w:rPr>
        <w:t>16096</w:t>
      </w:r>
      <w:r>
        <w:rPr>
          <w:rFonts w:ascii="Times New Roman" w:hAnsi="Times New Roman" w:cs="Times New Roman"/>
          <w:sz w:val="24"/>
          <w:szCs w:val="24"/>
          <w:lang w:val="en-GB"/>
        </w:rPr>
        <w:t>%</w:t>
      </w:r>
    </w:p>
    <w:p w14:paraId="5FBB2D40" w14:textId="7ED54839" w:rsidR="00BE6B60" w:rsidRDefault="00441106" w:rsidP="002C4483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MSE</w:t>
      </w:r>
      <w:r>
        <w:rPr>
          <w:rFonts w:ascii="Times New Roman" w:hAnsi="Times New Roman" w:cs="Times New Roman"/>
          <w:sz w:val="24"/>
          <w:szCs w:val="24"/>
          <w:lang w:val="en-GB"/>
        </w:rPr>
        <w:tab/>
      </w:r>
      <w:r>
        <w:rPr>
          <w:rFonts w:ascii="Times New Roman" w:hAnsi="Times New Roman" w:cs="Times New Roman"/>
          <w:sz w:val="24"/>
          <w:szCs w:val="24"/>
          <w:lang w:val="en-GB"/>
        </w:rPr>
        <w:tab/>
        <w:t>: 0.1</w:t>
      </w:r>
      <w:r w:rsidR="00D84B37">
        <w:rPr>
          <w:rFonts w:ascii="Times New Roman" w:hAnsi="Times New Roman" w:cs="Times New Roman"/>
          <w:sz w:val="24"/>
          <w:szCs w:val="24"/>
          <w:lang w:val="en-GB"/>
        </w:rPr>
        <w:t>4047</w:t>
      </w:r>
      <w:r>
        <w:rPr>
          <w:rFonts w:ascii="Times New Roman" w:hAnsi="Times New Roman" w:cs="Times New Roman"/>
          <w:sz w:val="24"/>
          <w:szCs w:val="24"/>
          <w:lang w:val="en-GB"/>
        </w:rPr>
        <w:t>%</w:t>
      </w:r>
    </w:p>
    <w:p w14:paraId="7C7707D8" w14:textId="5D3C2519" w:rsidR="00BE6B60" w:rsidRDefault="00BE6B60" w:rsidP="00BE6B60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plot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output ANN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output plant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luaran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EC37C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EC37C9">
        <w:rPr>
          <w:rFonts w:ascii="Times New Roman" w:hAnsi="Times New Roman" w:cs="Times New Roman"/>
          <w:sz w:val="24"/>
          <w:szCs w:val="24"/>
          <w:lang w:val="en-GB"/>
        </w:rPr>
        <w:t>Berikut</w:t>
      </w:r>
      <w:proofErr w:type="spellEnd"/>
      <w:r w:rsidR="00EC37C9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proofErr w:type="spellStart"/>
      <w:r w:rsidR="00EC37C9">
        <w:rPr>
          <w:rFonts w:ascii="Times New Roman" w:hAnsi="Times New Roman" w:cs="Times New Roman"/>
          <w:sz w:val="24"/>
          <w:szCs w:val="24"/>
          <w:lang w:val="en-GB"/>
        </w:rPr>
        <w:t>merupakan</w:t>
      </w:r>
      <w:proofErr w:type="spellEnd"/>
      <w:r w:rsidR="00EC37C9">
        <w:rPr>
          <w:rFonts w:ascii="Times New Roman" w:hAnsi="Times New Roman" w:cs="Times New Roman"/>
          <w:sz w:val="24"/>
          <w:szCs w:val="24"/>
          <w:lang w:val="en-GB"/>
        </w:rPr>
        <w:t xml:space="preserve"> plot output </w:t>
      </w:r>
      <w:proofErr w:type="spellStart"/>
      <w:r w:rsidR="00EC37C9">
        <w:rPr>
          <w:rFonts w:ascii="Times New Roman" w:hAnsi="Times New Roman" w:cs="Times New Roman"/>
          <w:sz w:val="24"/>
          <w:szCs w:val="24"/>
          <w:lang w:val="en-GB"/>
        </w:rPr>
        <w:t>dari</w:t>
      </w:r>
      <w:proofErr w:type="spellEnd"/>
      <w:r w:rsidR="00054E02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EC37C9">
        <w:rPr>
          <w:rFonts w:ascii="Times New Roman" w:hAnsi="Times New Roman" w:cs="Times New Roman"/>
          <w:sz w:val="24"/>
          <w:szCs w:val="24"/>
          <w:lang w:val="en-GB"/>
        </w:rPr>
        <w:t xml:space="preserve">ANN dan plant pada input </w:t>
      </w:r>
      <w:proofErr w:type="spellStart"/>
      <w:r w:rsidR="00EC37C9">
        <w:rPr>
          <w:rFonts w:ascii="Times New Roman" w:hAnsi="Times New Roman" w:cs="Times New Roman"/>
          <w:sz w:val="24"/>
          <w:szCs w:val="24"/>
          <w:lang w:val="en-GB"/>
        </w:rPr>
        <w:t>acak</w:t>
      </w:r>
      <w:proofErr w:type="spellEnd"/>
      <w:r w:rsidR="00EC37C9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14:paraId="637CFCB6" w14:textId="24629806" w:rsidR="00EC37C9" w:rsidRPr="00383D87" w:rsidRDefault="00B402CB" w:rsidP="00EC37C9">
      <w:pPr>
        <w:spacing w:line="360" w:lineRule="auto"/>
        <w:ind w:firstLine="360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drawing>
          <wp:inline distT="0" distB="0" distL="0" distR="0" wp14:anchorId="3E6DB5E2" wp14:editId="085E4AA7">
            <wp:extent cx="5248275" cy="3952875"/>
            <wp:effectExtent l="0" t="0" r="9525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8275" cy="3952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74EC53" w14:textId="51F00832" w:rsidR="00036623" w:rsidRPr="00567F39" w:rsidRDefault="00036623" w:rsidP="00036623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sz w:val="23"/>
          <w:szCs w:val="23"/>
        </w:rPr>
        <w:t xml:space="preserve">Gambar </w:t>
      </w:r>
      <w:r>
        <w:rPr>
          <w:sz w:val="23"/>
          <w:szCs w:val="23"/>
          <w:lang w:val="en-US"/>
        </w:rPr>
        <w:t>3</w:t>
      </w:r>
      <w:r>
        <w:rPr>
          <w:sz w:val="23"/>
          <w:szCs w:val="23"/>
        </w:rPr>
        <w:t>.</w:t>
      </w:r>
      <w:r>
        <w:rPr>
          <w:sz w:val="23"/>
          <w:szCs w:val="23"/>
          <w:lang w:val="en-US"/>
        </w:rPr>
        <w:t>3</w:t>
      </w:r>
      <w:r>
        <w:rPr>
          <w:sz w:val="23"/>
          <w:szCs w:val="23"/>
        </w:rPr>
        <w:t xml:space="preserve">. </w:t>
      </w:r>
      <w:r>
        <w:rPr>
          <w:rFonts w:ascii="Times New Roman" w:hAnsi="Times New Roman" w:cs="Times New Roman"/>
          <w:color w:val="000000" w:themeColor="text1"/>
          <w:lang w:val="en-US"/>
        </w:rPr>
        <w:t xml:space="preserve">Plot Output Input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Acak</w:t>
      </w:r>
      <w:proofErr w:type="spellEnd"/>
    </w:p>
    <w:p w14:paraId="17015F67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2AB5B016" w14:textId="149A2E60" w:rsidR="002C4CD4" w:rsidRPr="00383D87" w:rsidRDefault="00B402CB" w:rsidP="00EC37C9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noProof/>
        </w:rPr>
        <w:lastRenderedPageBreak/>
        <w:drawing>
          <wp:inline distT="0" distB="0" distL="0" distR="0" wp14:anchorId="4C0C232F" wp14:editId="449B4B07">
            <wp:extent cx="5324475" cy="4019550"/>
            <wp:effectExtent l="0" t="0" r="952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4475" cy="401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DFA73B" w14:textId="595F44EB" w:rsidR="00036623" w:rsidRDefault="00036623" w:rsidP="00036623">
      <w:pPr>
        <w:spacing w:line="360" w:lineRule="auto"/>
        <w:jc w:val="center"/>
        <w:rPr>
          <w:rFonts w:ascii="Times New Roman" w:hAnsi="Times New Roman" w:cs="Times New Roman"/>
          <w:color w:val="000000" w:themeColor="text1"/>
          <w:lang w:val="en-US"/>
        </w:rPr>
      </w:pPr>
      <w:r>
        <w:rPr>
          <w:sz w:val="23"/>
          <w:szCs w:val="23"/>
        </w:rPr>
        <w:t xml:space="preserve">Gambar </w:t>
      </w:r>
      <w:r>
        <w:rPr>
          <w:sz w:val="23"/>
          <w:szCs w:val="23"/>
          <w:lang w:val="en-US"/>
        </w:rPr>
        <w:t>3</w:t>
      </w:r>
      <w:r>
        <w:rPr>
          <w:sz w:val="23"/>
          <w:szCs w:val="23"/>
        </w:rPr>
        <w:t>.</w:t>
      </w:r>
      <w:r>
        <w:rPr>
          <w:sz w:val="23"/>
          <w:szCs w:val="23"/>
          <w:lang w:val="en-US"/>
        </w:rPr>
        <w:t>4</w:t>
      </w:r>
      <w:r>
        <w:rPr>
          <w:sz w:val="23"/>
          <w:szCs w:val="23"/>
        </w:rPr>
        <w:t xml:space="preserve">. </w:t>
      </w:r>
      <w:r>
        <w:rPr>
          <w:rFonts w:ascii="Times New Roman" w:hAnsi="Times New Roman" w:cs="Times New Roman"/>
          <w:color w:val="000000" w:themeColor="text1"/>
          <w:lang w:val="en-US"/>
        </w:rPr>
        <w:t>Plot Output Input Sinusoidal</w:t>
      </w:r>
    </w:p>
    <w:p w14:paraId="36E3D3C0" w14:textId="016F8A13" w:rsidR="00036623" w:rsidRPr="00567F39" w:rsidRDefault="00036623" w:rsidP="00960AC6">
      <w:pPr>
        <w:spacing w:line="360" w:lineRule="auto"/>
        <w:ind w:firstLine="360"/>
        <w:jc w:val="both"/>
        <w:rPr>
          <w:rFonts w:ascii="Times New Roman" w:hAnsi="Times New Roman" w:cs="Times New Roman"/>
          <w:color w:val="000000" w:themeColor="text1"/>
          <w:lang w:val="en-US"/>
        </w:rPr>
      </w:pP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Dapat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dilihat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bahwa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105B2F">
        <w:rPr>
          <w:rFonts w:ascii="Times New Roman" w:hAnsi="Times New Roman" w:cs="Times New Roman"/>
          <w:color w:val="000000" w:themeColor="text1"/>
          <w:lang w:val="en-US"/>
        </w:rPr>
        <w:t>jaringa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lebih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mudah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untuk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mengidentifikasi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sistem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memiliki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input sinusoidal </w:t>
      </w:r>
      <w:proofErr w:type="spellStart"/>
      <w:r w:rsidRPr="00960AC6">
        <w:rPr>
          <w:rFonts w:ascii="Times New Roman" w:hAnsi="Times New Roman" w:cs="Times New Roman"/>
          <w:sz w:val="24"/>
          <w:szCs w:val="24"/>
          <w:lang w:val="en-GB"/>
        </w:rPr>
        <w:t>dibandingka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input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acak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. Hal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ini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disebabkan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karena</w:t>
      </w:r>
      <w:proofErr w:type="spellEnd"/>
      <w:r>
        <w:rPr>
          <w:rFonts w:ascii="Times New Roman" w:hAnsi="Times New Roman" w:cs="Times New Roman"/>
          <w:color w:val="000000" w:themeColor="text1"/>
          <w:lang w:val="en-US"/>
        </w:rPr>
        <w:t xml:space="preserve"> dataset pada input sinusoidal </w:t>
      </w:r>
      <w:proofErr w:type="spellStart"/>
      <w:r>
        <w:rPr>
          <w:rFonts w:ascii="Times New Roman" w:hAnsi="Times New Roman" w:cs="Times New Roman"/>
          <w:color w:val="000000" w:themeColor="text1"/>
          <w:lang w:val="en-US"/>
        </w:rPr>
        <w:t>memiliki</w:t>
      </w:r>
      <w:proofErr w:type="spellEnd"/>
      <w:r w:rsidR="00960AC6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bentuk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yang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lebih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berpola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sehingga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jaringan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lebih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mudah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mengikuti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karena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ANN pada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dasarnya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merupakan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</w:t>
      </w:r>
      <w:proofErr w:type="spellStart"/>
      <w:r w:rsidR="008C7B3A">
        <w:rPr>
          <w:rFonts w:ascii="Times New Roman" w:hAnsi="Times New Roman" w:cs="Times New Roman"/>
          <w:color w:val="000000" w:themeColor="text1"/>
          <w:lang w:val="en-US"/>
        </w:rPr>
        <w:t>algoritma</w:t>
      </w:r>
      <w:proofErr w:type="spellEnd"/>
      <w:r w:rsidR="008C7B3A">
        <w:rPr>
          <w:rFonts w:ascii="Times New Roman" w:hAnsi="Times New Roman" w:cs="Times New Roman"/>
          <w:color w:val="000000" w:themeColor="text1"/>
          <w:lang w:val="en-US"/>
        </w:rPr>
        <w:t xml:space="preserve"> pattern recognition.</w:t>
      </w:r>
    </w:p>
    <w:p w14:paraId="4E311FCE" w14:textId="26307111" w:rsidR="002C4CD4" w:rsidRPr="00383D87" w:rsidRDefault="002C4CD4" w:rsidP="008A1676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383D87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6ABC9D65" w14:textId="74844486" w:rsidR="004374C0" w:rsidRPr="008A1676" w:rsidRDefault="002C4CD4" w:rsidP="008A1676">
      <w:pPr>
        <w:pStyle w:val="Heading1"/>
        <w:jc w:val="center"/>
        <w:rPr>
          <w:rFonts w:ascii="Times New Roman" w:hAnsi="Times New Roman" w:cs="Times New Roman"/>
          <w:b/>
          <w:color w:val="auto"/>
          <w:lang w:val="en-GB"/>
        </w:rPr>
      </w:pPr>
      <w:bookmarkStart w:id="16" w:name="_Toc72179877"/>
      <w:r w:rsidRPr="00033DFA">
        <w:rPr>
          <w:rFonts w:ascii="Times New Roman" w:hAnsi="Times New Roman" w:cs="Times New Roman"/>
          <w:b/>
          <w:color w:val="auto"/>
        </w:rPr>
        <w:lastRenderedPageBreak/>
        <w:t>BAB IV</w:t>
      </w:r>
      <w:r w:rsidR="00EA2403" w:rsidRPr="00033DFA">
        <w:rPr>
          <w:rFonts w:ascii="Times New Roman" w:hAnsi="Times New Roman" w:cs="Times New Roman"/>
          <w:b/>
          <w:color w:val="auto"/>
        </w:rPr>
        <w:br/>
      </w:r>
      <w:r w:rsidR="00EA2403" w:rsidRPr="00033DFA">
        <w:rPr>
          <w:rFonts w:ascii="Times New Roman" w:hAnsi="Times New Roman" w:cs="Times New Roman"/>
          <w:b/>
          <w:color w:val="auto"/>
          <w:lang w:val="en-GB"/>
        </w:rPr>
        <w:t>KESIMPULA</w:t>
      </w:r>
      <w:r w:rsidR="00846D00" w:rsidRPr="00033DFA">
        <w:rPr>
          <w:rFonts w:ascii="Times New Roman" w:hAnsi="Times New Roman" w:cs="Times New Roman"/>
          <w:b/>
          <w:color w:val="auto"/>
          <w:lang w:val="en-GB"/>
        </w:rPr>
        <w:t>N</w:t>
      </w:r>
      <w:bookmarkEnd w:id="16"/>
    </w:p>
    <w:p w14:paraId="5270E1FE" w14:textId="2D29A914" w:rsidR="004374C0" w:rsidRDefault="00A737AF" w:rsidP="00AD57FA">
      <w:pPr>
        <w:spacing w:after="240" w:line="360" w:lineRule="auto"/>
        <w:ind w:firstLine="709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laku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eksperime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identifik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input </w:t>
      </w:r>
      <w:proofErr w:type="spellStart"/>
      <w:r>
        <w:rPr>
          <w:rFonts w:ascii="Times New Roman" w:hAnsi="Times New Roman" w:cs="Times New Roman"/>
          <w:sz w:val="24"/>
          <w:lang w:val="en-GB"/>
        </w:rPr>
        <w:t>aca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dan input sinusoidal,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esimpul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berikut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>:</w:t>
      </w:r>
    </w:p>
    <w:p w14:paraId="276D09BA" w14:textId="0C1F87F6" w:rsidR="004374C0" w:rsidRDefault="00331AA4" w:rsidP="00F2494A">
      <w:pPr>
        <w:pStyle w:val="ListParagraph"/>
        <w:numPr>
          <w:ilvl w:val="0"/>
          <w:numId w:val="24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331AA4">
        <w:rPr>
          <w:rFonts w:ascii="Times New Roman" w:hAnsi="Times New Roman" w:cs="Times New Roman"/>
          <w:i/>
          <w:iCs/>
          <w:sz w:val="24"/>
          <w:lang w:val="en-GB"/>
        </w:rPr>
        <w:t>Backpropagation</w:t>
      </w:r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rupakan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ANN yang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rupakan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pembelajaran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ngubah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bobot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dari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neuron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relatif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error yang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diperoleh</w:t>
      </w:r>
      <w:proofErr w:type="spellEnd"/>
    </w:p>
    <w:p w14:paraId="6581E07F" w14:textId="33301D81" w:rsidR="00737352" w:rsidRDefault="00EC7E7B" w:rsidP="00F2494A">
      <w:pPr>
        <w:pStyle w:val="ListParagraph"/>
        <w:numPr>
          <w:ilvl w:val="0"/>
          <w:numId w:val="24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 xml:space="preserve">ANN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guna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gidentifik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lang w:val="en-GB"/>
        </w:rPr>
        <w:t>pengendal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endali</w:t>
      </w:r>
      <w:proofErr w:type="spellEnd"/>
    </w:p>
    <w:p w14:paraId="3F8B30E0" w14:textId="5DD36E01" w:rsidR="00467ED7" w:rsidRPr="003C40C3" w:rsidRDefault="00591183" w:rsidP="00F2494A">
      <w:pPr>
        <w:pStyle w:val="ListParagraph"/>
        <w:numPr>
          <w:ilvl w:val="0"/>
          <w:numId w:val="24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 xml:space="preserve">Nilai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asu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GB"/>
        </w:rPr>
        <w:t>lebi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berpola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teratur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ghasil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jaring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GB"/>
        </w:rPr>
        <w:t>lebi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bai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banding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asu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GB"/>
        </w:rPr>
        <w:t>acak</w:t>
      </w:r>
      <w:proofErr w:type="spellEnd"/>
    </w:p>
    <w:p w14:paraId="7679F374" w14:textId="13C293FC" w:rsidR="003C40C3" w:rsidRPr="00DC32B6" w:rsidRDefault="00DC32B6" w:rsidP="00F2494A">
      <w:pPr>
        <w:pStyle w:val="ListParagraph"/>
        <w:numPr>
          <w:ilvl w:val="0"/>
          <w:numId w:val="24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euron hidden laye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waspad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euron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="00423A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23A0B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423A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23A0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423A0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23A0B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="00423A0B">
        <w:rPr>
          <w:rFonts w:ascii="Times New Roman" w:hAnsi="Times New Roman" w:cs="Times New Roman"/>
          <w:sz w:val="24"/>
          <w:szCs w:val="24"/>
          <w:lang w:val="en-US"/>
        </w:rPr>
        <w:t xml:space="preserve"> overfitting</w:t>
      </w:r>
    </w:p>
    <w:p w14:paraId="53DBFD99" w14:textId="1426F71A" w:rsidR="002C4CD4" w:rsidRPr="00D42185" w:rsidRDefault="002C4CD4" w:rsidP="00F2494A">
      <w:pPr>
        <w:pStyle w:val="ListParagraph"/>
        <w:numPr>
          <w:ilvl w:val="0"/>
          <w:numId w:val="24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D42185">
        <w:rPr>
          <w:rFonts w:ascii="Times New Roman" w:hAnsi="Times New Roman" w:cs="Times New Roman"/>
          <w:b/>
          <w:sz w:val="32"/>
          <w:lang w:val="en-GB"/>
        </w:rPr>
        <w:br w:type="page"/>
      </w:r>
    </w:p>
    <w:p w14:paraId="4B0C3233" w14:textId="3A304411" w:rsidR="002C4CD4" w:rsidRPr="005C4079" w:rsidRDefault="005C4079" w:rsidP="002C4CD4">
      <w:pPr>
        <w:spacing w:after="240" w:line="360" w:lineRule="auto"/>
        <w:jc w:val="center"/>
        <w:rPr>
          <w:rFonts w:ascii="Times New Roman" w:hAnsi="Times New Roman" w:cs="Times New Roman"/>
          <w:b/>
          <w:sz w:val="32"/>
          <w:lang w:val="en-US"/>
        </w:rPr>
      </w:pPr>
      <w:r>
        <w:rPr>
          <w:rFonts w:ascii="Times New Roman" w:hAnsi="Times New Roman" w:cs="Times New Roman"/>
          <w:b/>
          <w:sz w:val="32"/>
          <w:lang w:val="en-US"/>
        </w:rPr>
        <w:lastRenderedPageBreak/>
        <w:t>DAFTAR REFERENSI</w:t>
      </w:r>
    </w:p>
    <w:p w14:paraId="25EFBC3F" w14:textId="008B6A75" w:rsidR="003417F4" w:rsidRPr="003417F4" w:rsidRDefault="008356A7" w:rsidP="003417F4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417F4" w:rsidRPr="003417F4">
        <w:rPr>
          <w:rFonts w:ascii="Times New Roman" w:hAnsi="Times New Roman" w:cs="Times New Roman"/>
          <w:noProof/>
          <w:sz w:val="24"/>
          <w:szCs w:val="24"/>
        </w:rPr>
        <w:t>[1]</w:t>
      </w:r>
      <w:r w:rsidR="003417F4" w:rsidRPr="003417F4">
        <w:rPr>
          <w:rFonts w:ascii="Times New Roman" w:hAnsi="Times New Roman" w:cs="Times New Roman"/>
          <w:noProof/>
          <w:sz w:val="24"/>
          <w:szCs w:val="24"/>
        </w:rPr>
        <w:tab/>
        <w:t xml:space="preserve">D. Wahyuningsih, I. Zuhroh, and - Zainuri, “Prediksi Inflasi Indonesia Dengan Model Artificial Neural Network,” </w:t>
      </w:r>
      <w:r w:rsidR="003417F4" w:rsidRPr="003417F4">
        <w:rPr>
          <w:rFonts w:ascii="Times New Roman" w:hAnsi="Times New Roman" w:cs="Times New Roman"/>
          <w:i/>
          <w:iCs/>
          <w:noProof/>
          <w:sz w:val="24"/>
          <w:szCs w:val="24"/>
        </w:rPr>
        <w:t>J. Indones. Appl. Econ.</w:t>
      </w:r>
      <w:r w:rsidR="003417F4" w:rsidRPr="003417F4">
        <w:rPr>
          <w:rFonts w:ascii="Times New Roman" w:hAnsi="Times New Roman" w:cs="Times New Roman"/>
          <w:noProof/>
          <w:sz w:val="24"/>
          <w:szCs w:val="24"/>
        </w:rPr>
        <w:t>, vol. 2, no. 2, pp. 2–2008, 2008, doi: 10.21776/ub.jiae.2008.002.02.7.</w:t>
      </w:r>
    </w:p>
    <w:p w14:paraId="791577DA" w14:textId="77777777" w:rsidR="003417F4" w:rsidRPr="003417F4" w:rsidRDefault="003417F4" w:rsidP="003417F4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417F4">
        <w:rPr>
          <w:rFonts w:ascii="Times New Roman" w:hAnsi="Times New Roman" w:cs="Times New Roman"/>
          <w:noProof/>
          <w:sz w:val="24"/>
          <w:szCs w:val="24"/>
        </w:rPr>
        <w:t>[2]</w:t>
      </w:r>
      <w:r w:rsidRPr="003417F4">
        <w:rPr>
          <w:rFonts w:ascii="Times New Roman" w:hAnsi="Times New Roman" w:cs="Times New Roman"/>
          <w:noProof/>
          <w:sz w:val="24"/>
          <w:szCs w:val="24"/>
        </w:rPr>
        <w:tab/>
        <w:t>D. B. Kusumoputro, “BACKPROPAGATION,” 2021.</w:t>
      </w:r>
    </w:p>
    <w:p w14:paraId="47A3E486" w14:textId="77777777" w:rsidR="003417F4" w:rsidRPr="003417F4" w:rsidRDefault="003417F4" w:rsidP="003417F4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3417F4">
        <w:rPr>
          <w:rFonts w:ascii="Times New Roman" w:hAnsi="Times New Roman" w:cs="Times New Roman"/>
          <w:noProof/>
          <w:sz w:val="24"/>
          <w:szCs w:val="24"/>
        </w:rPr>
        <w:t>[3]</w:t>
      </w:r>
      <w:r w:rsidRPr="003417F4">
        <w:rPr>
          <w:rFonts w:ascii="Times New Roman" w:hAnsi="Times New Roman" w:cs="Times New Roman"/>
          <w:noProof/>
          <w:sz w:val="24"/>
          <w:szCs w:val="24"/>
        </w:rPr>
        <w:tab/>
        <w:t>“Artificial_Neural_Network @ Www.Saedsayad.Com.” [Online]. Available: http://www.saedsayad.com/artificial_neural_network.htm.</w:t>
      </w:r>
    </w:p>
    <w:p w14:paraId="7582CC1B" w14:textId="77777777" w:rsidR="003417F4" w:rsidRPr="003417F4" w:rsidRDefault="003417F4" w:rsidP="003417F4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</w:rPr>
      </w:pPr>
      <w:r w:rsidRPr="003417F4">
        <w:rPr>
          <w:rFonts w:ascii="Times New Roman" w:hAnsi="Times New Roman" w:cs="Times New Roman"/>
          <w:noProof/>
          <w:sz w:val="24"/>
          <w:szCs w:val="24"/>
        </w:rPr>
        <w:t>[4]</w:t>
      </w:r>
      <w:r w:rsidRPr="003417F4">
        <w:rPr>
          <w:rFonts w:ascii="Times New Roman" w:hAnsi="Times New Roman" w:cs="Times New Roman"/>
          <w:noProof/>
          <w:sz w:val="24"/>
          <w:szCs w:val="24"/>
        </w:rPr>
        <w:tab/>
        <w:t>P. D. B. Kusumoputro and U. Indonesia, “Penggunaan Artificial Neural Networks dalam Sistem Kendali.”</w:t>
      </w:r>
    </w:p>
    <w:p w14:paraId="389158FA" w14:textId="56CC28FE" w:rsidR="000353E9" w:rsidRPr="00383D87" w:rsidRDefault="008356A7" w:rsidP="002C4CD4">
      <w:pPr>
        <w:pStyle w:val="NormalWeb"/>
      </w:pPr>
      <w:r>
        <w:fldChar w:fldCharType="end"/>
      </w:r>
    </w:p>
    <w:p w14:paraId="4663FBED" w14:textId="5C845D99" w:rsidR="00C84B10" w:rsidRDefault="00C84B10">
      <w:pPr>
        <w:spacing w:after="160" w:line="259" w:lineRule="auto"/>
        <w:rPr>
          <w:rFonts w:ascii="Times New Roman" w:eastAsia="Times New Roman" w:hAnsi="Times New Roman" w:cs="Times New Roman"/>
          <w:lang w:val="en-US"/>
        </w:rPr>
      </w:pPr>
      <w:r>
        <w:br w:type="page"/>
      </w:r>
    </w:p>
    <w:p w14:paraId="5D078E66" w14:textId="55F1C678" w:rsidR="002C4CD4" w:rsidRDefault="00C84B10" w:rsidP="002C4CD4">
      <w:pPr>
        <w:pStyle w:val="NormalWeb"/>
        <w:rPr>
          <w:sz w:val="22"/>
          <w:szCs w:val="22"/>
        </w:rPr>
      </w:pPr>
      <w:r>
        <w:rPr>
          <w:sz w:val="22"/>
          <w:szCs w:val="22"/>
        </w:rPr>
        <w:lastRenderedPageBreak/>
        <w:t>Lampiran 1.</w:t>
      </w:r>
    </w:p>
    <w:p w14:paraId="3757CA54" w14:textId="450DB9A3" w:rsidR="00C84B10" w:rsidRDefault="00C84B10" w:rsidP="002C4CD4">
      <w:pPr>
        <w:pStyle w:val="NormalWeb"/>
        <w:rPr>
          <w:sz w:val="22"/>
          <w:szCs w:val="22"/>
        </w:rPr>
      </w:pPr>
      <w:proofErr w:type="spellStart"/>
      <w:r>
        <w:rPr>
          <w:sz w:val="22"/>
          <w:szCs w:val="22"/>
        </w:rPr>
        <w:t>Berikut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erupaka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kode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lengkap</w:t>
      </w:r>
      <w:proofErr w:type="spellEnd"/>
      <w:r>
        <w:rPr>
          <w:sz w:val="22"/>
          <w:szCs w:val="22"/>
        </w:rPr>
        <w:t xml:space="preserve"> MATLAB </w:t>
      </w:r>
      <w:proofErr w:type="spellStart"/>
      <w:r>
        <w:rPr>
          <w:sz w:val="22"/>
          <w:szCs w:val="22"/>
        </w:rPr>
        <w:t>untuk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eksperimen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berikut</w:t>
      </w:r>
      <w:proofErr w:type="spellEnd"/>
      <w:r>
        <w:rPr>
          <w:sz w:val="22"/>
          <w:szCs w:val="22"/>
        </w:rPr>
        <w:t>:</w:t>
      </w:r>
    </w:p>
    <w:p w14:paraId="395FFA4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clc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32115FD1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clear;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F95AF9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close </w:t>
      </w:r>
      <w:proofErr w:type="gramStart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all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0C7E057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9A4058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% Random Input</w:t>
      </w:r>
    </w:p>
    <w:p w14:paraId="047637A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ng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0,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twister'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464219C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u = (1-(-1)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.*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and(3010,1)-1;</w:t>
      </w:r>
    </w:p>
    <w:p w14:paraId="70E3906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65289B1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=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61D26DA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:length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u)</w:t>
      </w:r>
    </w:p>
    <w:p w14:paraId="60C4ED7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if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= 1 then</w:t>
      </w:r>
    </w:p>
    <w:p w14:paraId="7DD6D39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y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=0</w:t>
      </w:r>
    </w:p>
    <w:p w14:paraId="3580D84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2AF6A02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=(1/(1+y(i-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)^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)) + 0.25*u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- 0.300*u(i-1);</w:t>
      </w:r>
    </w:p>
    <w:p w14:paraId="526B732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7F2E723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33E0A54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% Sinusoidal Input</w:t>
      </w:r>
    </w:p>
    <w:p w14:paraId="4C30C9C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sin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0:(length(u)-1)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06BA2B0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2F12049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6147B6A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:length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</w:t>
      </w:r>
    </w:p>
    <w:p w14:paraId="1737FB2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if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= 1 then</w:t>
      </w:r>
    </w:p>
    <w:p w14:paraId="59AB5EC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=0</w:t>
      </w:r>
    </w:p>
    <w:p w14:paraId="1E61224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0F6C2FD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=(1/(1+y_sinusoid(i-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)^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))+ 0.250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- 0.300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u_sinusoi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i-1);</w:t>
      </w:r>
    </w:p>
    <w:p w14:paraId="4475351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5F8253D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25D88BC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% Data Splitting</w:t>
      </w:r>
    </w:p>
    <w:p w14:paraId="7F76E4C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0F33627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 = [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2:1505)' y(1:1504)' u(3:1506) u(2:1505) u(1:1504)]; </w:t>
      </w:r>
    </w:p>
    <w:p w14:paraId="41551D5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target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3:1506)';</w:t>
      </w:r>
    </w:p>
    <w:p w14:paraId="795254B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ow,input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col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] = size(input);</w:t>
      </w:r>
    </w:p>
    <w:p w14:paraId="6689A5D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ow,target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col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] = size(target);</w:t>
      </w:r>
    </w:p>
    <w:p w14:paraId="49ACC29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tra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ize(input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03B2C4C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tra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ra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);</w:t>
      </w:r>
    </w:p>
    <w:p w14:paraId="7C339B3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62D5C10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%% </w:t>
      </w:r>
      <w:proofErr w:type="spellStart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Normalisasi</w:t>
      </w:r>
      <w:proofErr w:type="spellEnd"/>
    </w:p>
    <w:p w14:paraId="3D5A164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 = normalize(input)</w:t>
      </w:r>
    </w:p>
    <w:p w14:paraId="4416B17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35A2D0C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% Hyperparameter &amp; Declare Variable</w:t>
      </w:r>
    </w:p>
    <w:p w14:paraId="422F9AF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3758AC3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Hyperparameter</w:t>
      </w:r>
    </w:p>
    <w:p w14:paraId="5FD322C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col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;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%Input layer </w:t>
      </w:r>
    </w:p>
    <w:p w14:paraId="41E9141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7;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</w:t>
      </w:r>
      <w:proofErr w:type="gramEnd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Hidden layer</w:t>
      </w:r>
    </w:p>
    <w:p w14:paraId="25B579B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_col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;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Output layer</w:t>
      </w:r>
    </w:p>
    <w:p w14:paraId="3E0C6CB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7DB3FB5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alpha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.1;</w:t>
      </w:r>
      <w:proofErr w:type="gramEnd"/>
    </w:p>
    <w:p w14:paraId="7CBDA49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epoch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400;</w:t>
      </w:r>
      <w:proofErr w:type="gramEnd"/>
    </w:p>
    <w:p w14:paraId="12606EC1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.3;</w:t>
      </w:r>
      <w:proofErr w:type="gramEnd"/>
    </w:p>
    <w:p w14:paraId="1885AE9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B88A85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Variable</w:t>
      </w:r>
    </w:p>
    <w:p w14:paraId="24AEA2E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lastRenderedPageBreak/>
        <w:t xml:space="preserve">stop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5AACC34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targe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.00001;</w:t>
      </w:r>
      <w:proofErr w:type="gramEnd"/>
    </w:p>
    <w:p w14:paraId="30CC2D3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ata_coun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ow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23EFA08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och_coun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;</w:t>
      </w:r>
      <w:proofErr w:type="gramEnd"/>
    </w:p>
    <w:p w14:paraId="3AEF079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7F02A81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23F810D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bias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7EABCE4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2014FAB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bias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5FE2390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%% </w:t>
      </w:r>
      <w:proofErr w:type="spellStart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Initialisasi</w:t>
      </w:r>
      <w:proofErr w:type="spellEnd"/>
    </w:p>
    <w:p w14:paraId="04B2D4D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5B9C8D1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Random Init</w:t>
      </w:r>
    </w:p>
    <w:p w14:paraId="1FDD28F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ng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200)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%Seed </w:t>
      </w:r>
    </w:p>
    <w:p w14:paraId="0279200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0.5;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Range random number</w:t>
      </w:r>
    </w:p>
    <w:p w14:paraId="7BCEDBB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49D03BF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beta = 0.7 *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^(1/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_size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5499A24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spellStart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,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24F3BAC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spellStart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,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3550A86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:z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725A326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orma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sqrt(sum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:,</w:t>
      </w:r>
      <w:proofErr w:type="spellStart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.^2));</w:t>
      </w:r>
    </w:p>
    <w:p w14:paraId="094CFE0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:,</w:t>
      </w:r>
      <w:proofErr w:type="spellStart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beta*(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:,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)/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orma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);</w:t>
      </w:r>
    </w:p>
    <w:p w14:paraId="69BA0D3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2199B31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2077AD4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(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,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* beta;</w:t>
      </w:r>
    </w:p>
    <w:p w14:paraId="2A40552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rand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,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size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silon_ini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010FFF3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DBE4AA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% Backpropagation</w:t>
      </w:r>
    </w:p>
    <w:p w14:paraId="6842BD9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while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stop == 0 &amp;&amp;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och_coun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&lt;= epoch</w:t>
      </w:r>
    </w:p>
    <w:p w14:paraId="636F1AE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n = 1:data_count  </w:t>
      </w:r>
    </w:p>
    <w:p w14:paraId="3867BE6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Forward Pass</w:t>
      </w:r>
    </w:p>
    <w:p w14:paraId="7EFF340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Input -&gt; Hidden</w:t>
      </w:r>
    </w:p>
    <w:p w14:paraId="1F7BD181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xi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6C20F72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i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47B5D92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65956B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xi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4C6042E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3F3A05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m=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:z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545BE0B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 z(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,m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1,m)));</w:t>
      </w:r>
    </w:p>
    <w:p w14:paraId="63C8602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191EE28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50E4839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Hidden -&gt; Output</w:t>
      </w:r>
    </w:p>
    <w:p w14:paraId="69994D6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z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393BA44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4019867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l=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:y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2E4955A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,l</w:t>
      </w:r>
      <w:proofErr w:type="spellEnd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1,l)));</w:t>
      </w:r>
    </w:p>
    <w:p w14:paraId="4E68E01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286A5B3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</w:t>
      </w:r>
    </w:p>
    <w:p w14:paraId="133A9DB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Backward Pass</w:t>
      </w:r>
    </w:p>
    <w:p w14:paraId="4AC1EAB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0C56823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Momentum calculation</w:t>
      </w:r>
    </w:p>
    <w:p w14:paraId="6DCF3F7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omentum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42C39CB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omentum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6560E21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50CE679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Output-&gt;Hidden</w:t>
      </w:r>
    </w:p>
    <w:p w14:paraId="1969FB6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        for l=</w:t>
      </w:r>
      <w:proofErr w:type="gramStart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1:y</w:t>
      </w:r>
      <w:proofErr w:type="gramEnd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_size</w:t>
      </w:r>
    </w:p>
    <w:p w14:paraId="11DD900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(n,1)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i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.*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1+yk(n,1)).*(1-yk(n,1)).*0.5;</w:t>
      </w:r>
    </w:p>
    <w:p w14:paraId="7BEC3E6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        end</w:t>
      </w:r>
    </w:p>
    <w:p w14:paraId="3123D78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lastRenderedPageBreak/>
        <w:t xml:space="preserve">             </w:t>
      </w:r>
    </w:p>
    <w:p w14:paraId="471040A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lpha.*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'.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omentum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558DA5C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361EA6D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bias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lpha.*</w:t>
      </w:r>
      <w:proofErr w:type="spellStart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bias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50F2E86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bias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11CBC6D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5198CC4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Hidden-&gt;Input</w:t>
      </w:r>
    </w:p>
    <w:p w14:paraId="6DE177E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sigma_j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*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';</w:t>
      </w:r>
      <w:proofErr w:type="gramEnd"/>
    </w:p>
    <w:p w14:paraId="7DC227B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j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igma_j.* z.*(1-z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.*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.5;</w:t>
      </w:r>
    </w:p>
    <w:p w14:paraId="1C7AA44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27FCD09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8DB35C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lpha.*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xi' .*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j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omentum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7CAAF5F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45AB33C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bias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lpha .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*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o_j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iu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bias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53EDA5A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bias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5EF9653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0ABDB0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Weight Update</w:t>
      </w:r>
    </w:p>
    <w:p w14:paraId="7BFD4C7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3F6A62C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6F5CD43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574562D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1BECF86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6D02EA7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%Cost function    </w:t>
      </w:r>
    </w:p>
    <w:p w14:paraId="23E925D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error(n,1) = 0.5*sum(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k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n,1)-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i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.^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);</w:t>
      </w:r>
    </w:p>
    <w:p w14:paraId="425E019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</w:p>
    <w:p w14:paraId="2B6F350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Momentum update</w:t>
      </w:r>
    </w:p>
    <w:p w14:paraId="6452121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zy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3B8D5101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xz_old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elta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376959DF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FA996E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per_epoch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,epoch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count) = sum(error)/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row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080FF6E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if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per_epoch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,epoch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_count) &lt;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target</w:t>
      </w:r>
      <w:proofErr w:type="spellEnd"/>
    </w:p>
    <w:p w14:paraId="6780294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    stop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;</w:t>
      </w:r>
      <w:proofErr w:type="gramEnd"/>
    </w:p>
    <w:p w14:paraId="3ABD54F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0C70D04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</w:p>
    <w:p w14:paraId="5EF34A7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poch_coun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epoch_count+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;</w:t>
      </w:r>
      <w:proofErr w:type="gramEnd"/>
    </w:p>
    <w:p w14:paraId="367CE88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</w:p>
    <w:p w14:paraId="70F0BA4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5E27746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vgerrortra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um(error)/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rain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2AA9BD9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plot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per_epoch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4CDAC40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%% ANN Input </w:t>
      </w:r>
      <w:proofErr w:type="spellStart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Acak</w:t>
      </w:r>
      <w:proofErr w:type="spellEnd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(testing)</w:t>
      </w:r>
    </w:p>
    <w:p w14:paraId="7F9E7A7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7DCDC74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 Data Input</w:t>
      </w:r>
    </w:p>
    <w:p w14:paraId="5A61EB2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testing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[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506:3009)' y(1505:3008)' u(1507:3010) u(1506:3009) u(1505:3008)]; </w:t>
      </w:r>
    </w:p>
    <w:p w14:paraId="7986BEE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_testing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507:3010)';</w:t>
      </w:r>
    </w:p>
    <w:p w14:paraId="4155D92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row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,input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col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] = size(input);</w:t>
      </w:r>
    </w:p>
    <w:p w14:paraId="1578096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[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_row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,target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col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] = size(target);</w:t>
      </w:r>
    </w:p>
    <w:p w14:paraId="390E822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ize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testing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7CA3C6B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);</w:t>
      </w:r>
    </w:p>
    <w:p w14:paraId="320A5AC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24A56E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3:1506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y(k)</w:t>
      </w:r>
    </w:p>
    <w:p w14:paraId="08F462A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2:1505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y(k-1)</w:t>
      </w:r>
    </w:p>
    <w:p w14:paraId="2279D49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:1504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y(k-2)</w:t>
      </w:r>
    </w:p>
    <w:p w14:paraId="36DCC37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4E42E78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507:3010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y(k)</w:t>
      </w:r>
    </w:p>
    <w:p w14:paraId="77B8C3D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506:3009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y(k-1)</w:t>
      </w:r>
    </w:p>
    <w:p w14:paraId="063EDA5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1505:3008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y(k-2)</w:t>
      </w:r>
    </w:p>
    <w:p w14:paraId="344BFCF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lastRenderedPageBreak/>
        <w:t xml:space="preserve">%% </w:t>
      </w:r>
      <w:proofErr w:type="spellStart"/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Normalisasi</w:t>
      </w:r>
      <w:proofErr w:type="spellEnd"/>
    </w:p>
    <w:p w14:paraId="6234B87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 = normalize(input)</w:t>
      </w:r>
    </w:p>
    <w:p w14:paraId="1B95AF89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% Hyperparameter &amp; Declare Variable</w:t>
      </w:r>
    </w:p>
    <w:p w14:paraId="587BC96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 xml:space="preserve"> </w:t>
      </w:r>
    </w:p>
    <w:p w14:paraId="1FE940F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Variable</w:t>
      </w:r>
    </w:p>
    <w:p w14:paraId="526E1C7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ata_count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row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65461DA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rue_coun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0;</w:t>
      </w:r>
      <w:proofErr w:type="gramEnd"/>
    </w:p>
    <w:p w14:paraId="4DEC5A2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7F4B2C6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n = 1:data_count_test  </w:t>
      </w:r>
    </w:p>
    <w:p w14:paraId="01F3925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Forward Pass</w:t>
      </w:r>
    </w:p>
    <w:p w14:paraId="7842A19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Input -&gt; Hidden</w:t>
      </w:r>
    </w:p>
    <w:p w14:paraId="2F3D4931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inpu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ing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5D2D9D9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ing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,:);</w:t>
      </w:r>
    </w:p>
    <w:p w14:paraId="3A046E7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570DE02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i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z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4A5D491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77C9695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m=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:z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04DB301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,m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i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1,m)));</w:t>
      </w:r>
    </w:p>
    <w:p w14:paraId="67D06AA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4199288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2BB5311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228B22"/>
          <w:lang w:val="en-ID" w:eastAsia="zh-CN"/>
        </w:rPr>
        <w:t>%Hidden -&gt; Output</w:t>
      </w:r>
    </w:p>
    <w:p w14:paraId="61291BF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i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bias_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weight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zy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0122C00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2D2E8D1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for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l=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:y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_size</w:t>
      </w:r>
    </w:p>
    <w:p w14:paraId="6DE76114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   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,l</w:t>
      </w:r>
      <w:proofErr w:type="spellEnd"/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1/(1+exp(-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i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1,l)));</w:t>
      </w:r>
    </w:p>
    <w:p w14:paraId="60842AAC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  </w:t>
      </w: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4965E80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 </w:t>
      </w:r>
    </w:p>
    <w:p w14:paraId="6582D1F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1,n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 = 0.5*sum(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(n,1) -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.^2);    </w:t>
      </w:r>
    </w:p>
    <w:p w14:paraId="66BEF6BB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470C4EA2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>end</w:t>
      </w:r>
    </w:p>
    <w:p w14:paraId="3E316981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FF"/>
          <w:lang w:val="en-ID" w:eastAsia="zh-CN"/>
        </w:rPr>
        <w:t xml:space="preserve"> </w:t>
      </w:r>
    </w:p>
    <w:p w14:paraId="08A94CBD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vgerror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sum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error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/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  <w:proofErr w:type="gramEnd"/>
    </w:p>
    <w:p w14:paraId="61F19E17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SE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= (sum(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_test-y_test</w:t>
      </w:r>
      <w:proofErr w:type="spellEnd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.^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2))/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;</w:t>
      </w:r>
    </w:p>
    <w:p w14:paraId="0D4AB160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isp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"Error average test = "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avgerror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*100 +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" %"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</w:p>
    <w:p w14:paraId="05835B4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disp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"MSE testing = "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+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MSE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*100 +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" %"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; </w:t>
      </w:r>
    </w:p>
    <w:p w14:paraId="1B50D356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 </w:t>
      </w:r>
    </w:p>
    <w:p w14:paraId="06C8545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figure;</w:t>
      </w:r>
      <w:proofErr w:type="gramEnd"/>
    </w:p>
    <w:p w14:paraId="4E58A675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plot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_test,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o</w:t>
      </w:r>
      <w:proofErr w:type="spellEnd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39F6C553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hold 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on</w:t>
      </w:r>
    </w:p>
    <w:p w14:paraId="4AFCCD6E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plot(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target_testing,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x</w:t>
      </w:r>
      <w:proofErr w:type="spellEnd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</w:t>
      </w:r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  <w:proofErr w:type="gramEnd"/>
    </w:p>
    <w:p w14:paraId="5F61CB5A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lim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proofErr w:type="gram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[0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n_test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]);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xlabel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k'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); </w:t>
      </w:r>
      <w:proofErr w:type="spellStart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ylabel</w:t>
      </w:r>
      <w:proofErr w:type="spellEnd"/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(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y(k)'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 legend(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 xml:space="preserve">'Output </w:t>
      </w:r>
      <w:proofErr w:type="spellStart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ANN'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,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'Output</w:t>
      </w:r>
      <w:proofErr w:type="spellEnd"/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 xml:space="preserve"> Plant'</w:t>
      </w: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>);</w:t>
      </w:r>
    </w:p>
    <w:p w14:paraId="45C32618" w14:textId="77777777" w:rsidR="000C06D1" w:rsidRPr="000C06D1" w:rsidRDefault="000C06D1" w:rsidP="000C06D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0C06D1">
        <w:rPr>
          <w:rFonts w:ascii="Courier New" w:eastAsiaTheme="minorEastAsia" w:hAnsi="Courier New" w:cs="Courier New"/>
          <w:color w:val="000000"/>
          <w:lang w:val="en-ID" w:eastAsia="zh-CN"/>
        </w:rPr>
        <w:t xml:space="preserve">hold </w:t>
      </w:r>
      <w:r w:rsidRPr="000C06D1">
        <w:rPr>
          <w:rFonts w:ascii="Courier New" w:eastAsiaTheme="minorEastAsia" w:hAnsi="Courier New" w:cs="Courier New"/>
          <w:color w:val="A020F0"/>
          <w:lang w:val="en-ID" w:eastAsia="zh-CN"/>
        </w:rPr>
        <w:t>off</w:t>
      </w:r>
    </w:p>
    <w:p w14:paraId="3A9785CC" w14:textId="77777777" w:rsidR="00C84B10" w:rsidRPr="00383D87" w:rsidRDefault="00C84B10" w:rsidP="002C4CD4">
      <w:pPr>
        <w:pStyle w:val="NormalWeb"/>
        <w:rPr>
          <w:sz w:val="22"/>
          <w:szCs w:val="22"/>
        </w:rPr>
      </w:pPr>
    </w:p>
    <w:p w14:paraId="04C48140" w14:textId="77777777" w:rsidR="002C4CD4" w:rsidRPr="00383D87" w:rsidRDefault="002C4CD4" w:rsidP="002C4CD4">
      <w:pPr>
        <w:pStyle w:val="NormalWeb"/>
      </w:pPr>
    </w:p>
    <w:p w14:paraId="019F390A" w14:textId="77777777" w:rsidR="002C4CD4" w:rsidRPr="00383D87" w:rsidRDefault="002C4CD4" w:rsidP="002C4CD4">
      <w:pPr>
        <w:spacing w:after="240" w:line="360" w:lineRule="auto"/>
        <w:rPr>
          <w:rFonts w:ascii="Times New Roman" w:hAnsi="Times New Roman" w:cs="Times New Roman"/>
          <w:sz w:val="24"/>
          <w:lang w:val="en-GB"/>
        </w:rPr>
      </w:pPr>
    </w:p>
    <w:p w14:paraId="545BDE5E" w14:textId="77777777" w:rsidR="002C4CD4" w:rsidRPr="00383D87" w:rsidRDefault="002C4CD4" w:rsidP="002C4CD4">
      <w:pPr>
        <w:spacing w:after="240" w:line="360" w:lineRule="auto"/>
        <w:jc w:val="center"/>
        <w:rPr>
          <w:rFonts w:ascii="Times New Roman" w:hAnsi="Times New Roman" w:cs="Times New Roman"/>
          <w:sz w:val="24"/>
          <w:lang w:val="en-GB"/>
        </w:rPr>
      </w:pPr>
    </w:p>
    <w:p w14:paraId="636E9CA8" w14:textId="77777777" w:rsidR="002C4CD4" w:rsidRPr="00383D87" w:rsidRDefault="002C4CD4" w:rsidP="002C4CD4">
      <w:pPr>
        <w:pStyle w:val="ListParagraph"/>
        <w:spacing w:line="360" w:lineRule="auto"/>
        <w:jc w:val="center"/>
        <w:rPr>
          <w:rFonts w:ascii="Times New Roman" w:hAnsi="Times New Roman" w:cs="Times New Roman"/>
          <w:sz w:val="24"/>
          <w:lang w:val="en-GB"/>
        </w:rPr>
      </w:pPr>
    </w:p>
    <w:p w14:paraId="0BEFA7C9" w14:textId="77777777" w:rsidR="00972153" w:rsidRPr="00383D87" w:rsidRDefault="00972153">
      <w:pPr>
        <w:rPr>
          <w:rFonts w:ascii="Times New Roman" w:hAnsi="Times New Roman" w:cs="Times New Roman"/>
        </w:rPr>
      </w:pPr>
    </w:p>
    <w:sectPr w:rsidR="00972153" w:rsidRPr="00383D87" w:rsidSect="001A75F6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B47296" w14:textId="77777777" w:rsidR="00B71CA1" w:rsidRDefault="00B71CA1" w:rsidP="00B677E9">
      <w:r>
        <w:separator/>
      </w:r>
    </w:p>
  </w:endnote>
  <w:endnote w:type="continuationSeparator" w:id="0">
    <w:p w14:paraId="0101E040" w14:textId="77777777" w:rsidR="00B71CA1" w:rsidRDefault="00B71CA1" w:rsidP="00B677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7581A3" w14:textId="77777777" w:rsidR="00427584" w:rsidRDefault="00427584">
    <w:pPr>
      <w:pStyle w:val="Footer"/>
    </w:pPr>
    <w:r w:rsidRPr="00B356EE">
      <w:rPr>
        <w:caps/>
        <w:noProof/>
        <w:color w:val="808080" w:themeColor="background1" w:themeShade="80"/>
        <w:sz w:val="18"/>
        <w:szCs w:val="18"/>
        <w:lang w:val="en-GB" w:eastAsia="en-GB"/>
      </w:rPr>
      <mc:AlternateContent>
        <mc:Choice Requires="wpg">
          <w:drawing>
            <wp:anchor distT="0" distB="0" distL="0" distR="0" simplePos="0" relativeHeight="251660288" behindDoc="0" locked="0" layoutInCell="1" allowOverlap="1" wp14:anchorId="51BA8041" wp14:editId="7AD7102E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6061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28" name="Group 2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29" name="Rectangle 29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0" name="Text Box 30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2031CC" w14:textId="415957CC" w:rsidR="00427584" w:rsidRPr="00B356EE" w:rsidRDefault="00137959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  <w:proofErr w:type="spellStart"/>
                            <w:r>
                              <w:rPr>
                                <w:color w:val="7F7F7F" w:themeColor="text1" w:themeTint="80"/>
                                <w:lang w:val="en-US"/>
                              </w:rPr>
                              <w:t>Tugas</w:t>
                            </w:r>
                            <w:proofErr w:type="spellEnd"/>
                            <w:r>
                              <w:rPr>
                                <w:color w:val="7F7F7F" w:themeColor="text1" w:themeTint="80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7F7F7F" w:themeColor="text1" w:themeTint="80"/>
                                <w:lang w:val="en-US"/>
                              </w:rPr>
                              <w:t>Identifikasi</w:t>
                            </w:r>
                            <w:proofErr w:type="spellEnd"/>
                            <w:r>
                              <w:rPr>
                                <w:color w:val="7F7F7F" w:themeColor="text1" w:themeTint="80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7F7F7F" w:themeColor="text1" w:themeTint="80"/>
                                <w:lang w:val="en-US"/>
                              </w:rPr>
                              <w:t>Sistem</w:t>
                            </w:r>
                            <w:proofErr w:type="spellEnd"/>
                            <w:r w:rsidR="00427584">
                              <w:rPr>
                                <w:color w:val="7F7F7F" w:themeColor="text1" w:themeTint="80"/>
                              </w:rPr>
                              <w:t xml:space="preserve"> – Sistem Berbasis Pengetahuan</w:t>
                            </w:r>
                          </w:p>
                          <w:p w14:paraId="74233533" w14:textId="77777777" w:rsidR="00427584" w:rsidRDefault="00427584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51BA8041" id="Group 28" o:spid="_x0000_s1028" style="position:absolute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">
              <v:rect id="Rectangle 29" o:spid="_x0000_s1029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30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" filled="f" stroked="f" strokeweight=".5pt">
                <v:textbox inset=",,,0">
                  <w:txbxContent>
                    <w:p w14:paraId="3E2031CC" w14:textId="415957CC" w:rsidR="00427584" w:rsidRPr="00B356EE" w:rsidRDefault="00137959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  <w:proofErr w:type="spellStart"/>
                      <w:r>
                        <w:rPr>
                          <w:color w:val="7F7F7F" w:themeColor="text1" w:themeTint="80"/>
                          <w:lang w:val="en-US"/>
                        </w:rPr>
                        <w:t>Tugas</w:t>
                      </w:r>
                      <w:proofErr w:type="spellEnd"/>
                      <w:r>
                        <w:rPr>
                          <w:color w:val="7F7F7F" w:themeColor="text1" w:themeTint="80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7F7F7F" w:themeColor="text1" w:themeTint="80"/>
                          <w:lang w:val="en-US"/>
                        </w:rPr>
                        <w:t>Identifikasi</w:t>
                      </w:r>
                      <w:proofErr w:type="spellEnd"/>
                      <w:r>
                        <w:rPr>
                          <w:color w:val="7F7F7F" w:themeColor="text1" w:themeTint="80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7F7F7F" w:themeColor="text1" w:themeTint="80"/>
                          <w:lang w:val="en-US"/>
                        </w:rPr>
                        <w:t>Sistem</w:t>
                      </w:r>
                      <w:proofErr w:type="spellEnd"/>
                      <w:r w:rsidR="00427584">
                        <w:rPr>
                          <w:color w:val="7F7F7F" w:themeColor="text1" w:themeTint="80"/>
                        </w:rPr>
                        <w:t xml:space="preserve"> – Sistem Berbasis Pengetahuan</w:t>
                      </w:r>
                    </w:p>
                    <w:p w14:paraId="74233533" w14:textId="77777777" w:rsidR="00427584" w:rsidRDefault="00427584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 w:rsidRPr="00B356EE">
      <w:rPr>
        <w:caps/>
        <w:noProof/>
        <w:color w:val="FFFFFF" w:themeColor="background1"/>
        <w:sz w:val="18"/>
        <w:szCs w:val="18"/>
        <w:lang w:val="en-GB" w:eastAsia="en-GB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794BB5C" wp14:editId="0FE47BA3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6061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35" name="Rectangle 3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3913FC22" w14:textId="77777777" w:rsidR="00427584" w:rsidRDefault="00427584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begin"/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instrText xml:space="preserve"> PAGE   \* MERGEFORMAT </w:instrText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25</w:t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2794BB5C" id="Rectangle 35" o:spid="_x0000_s1031" style="position:absolute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" fillcolor="black [3213]" stroked="f" strokeweight="3pt">
              <v:textbox>
                <w:txbxContent>
                  <w:p w14:paraId="3913FC22" w14:textId="77777777" w:rsidR="00427584" w:rsidRDefault="00427584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begin"/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instrText xml:space="preserve"> PAGE   \* MERGEFORMAT </w:instrText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separate"/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25</w:t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17E8B0" w14:textId="77777777" w:rsidR="00B71CA1" w:rsidRDefault="00B71CA1" w:rsidP="00B677E9">
      <w:r>
        <w:separator/>
      </w:r>
    </w:p>
  </w:footnote>
  <w:footnote w:type="continuationSeparator" w:id="0">
    <w:p w14:paraId="4967C31F" w14:textId="77777777" w:rsidR="00B71CA1" w:rsidRDefault="00B71CA1" w:rsidP="00B677E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40A60"/>
    <w:multiLevelType w:val="hybridMultilevel"/>
    <w:tmpl w:val="2954D566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93B4B8A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 w15:restartNumberingAfterBreak="0">
    <w:nsid w:val="102A5AF2"/>
    <w:multiLevelType w:val="hybridMultilevel"/>
    <w:tmpl w:val="F80CA7E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5B27465"/>
    <w:multiLevelType w:val="hybridMultilevel"/>
    <w:tmpl w:val="386E1DB6"/>
    <w:lvl w:ilvl="0" w:tplc="0421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" w15:restartNumberingAfterBreak="0">
    <w:nsid w:val="170B2BE3"/>
    <w:multiLevelType w:val="hybridMultilevel"/>
    <w:tmpl w:val="F3F6B41A"/>
    <w:lvl w:ilvl="0" w:tplc="E4A89484">
      <w:start w:val="1"/>
      <w:numFmt w:val="decimal"/>
      <w:lvlText w:val="3.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F2E6FC9"/>
    <w:multiLevelType w:val="hybridMultilevel"/>
    <w:tmpl w:val="E39452D2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4785178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7" w15:restartNumberingAfterBreak="0">
    <w:nsid w:val="25752676"/>
    <w:multiLevelType w:val="hybridMultilevel"/>
    <w:tmpl w:val="100CEC9A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2B6B668F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 w15:restartNumberingAfterBreak="0">
    <w:nsid w:val="2BE52DE2"/>
    <w:multiLevelType w:val="hybridMultilevel"/>
    <w:tmpl w:val="F80CA7EE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8C352FD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1" w15:restartNumberingAfterBreak="0">
    <w:nsid w:val="3A34245F"/>
    <w:multiLevelType w:val="hybridMultilevel"/>
    <w:tmpl w:val="1EBA2992"/>
    <w:lvl w:ilvl="0" w:tplc="B9FCA01E">
      <w:start w:val="1"/>
      <w:numFmt w:val="decimal"/>
      <w:lvlText w:val="3.2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CFF40BA"/>
    <w:multiLevelType w:val="hybridMultilevel"/>
    <w:tmpl w:val="CB10BF9E"/>
    <w:lvl w:ilvl="0" w:tplc="1F601832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DAC3D7D"/>
    <w:multiLevelType w:val="hybridMultilevel"/>
    <w:tmpl w:val="578C0E08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4" w15:restartNumberingAfterBreak="0">
    <w:nsid w:val="3FC82289"/>
    <w:multiLevelType w:val="hybridMultilevel"/>
    <w:tmpl w:val="319E0538"/>
    <w:lvl w:ilvl="0" w:tplc="CF3244FE">
      <w:start w:val="1"/>
      <w:numFmt w:val="lowerLetter"/>
      <w:lvlText w:val="%1."/>
      <w:lvlJc w:val="left"/>
      <w:pPr>
        <w:ind w:left="924" w:hanging="564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2A44396"/>
    <w:multiLevelType w:val="hybridMultilevel"/>
    <w:tmpl w:val="676CF94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42C3043F"/>
    <w:multiLevelType w:val="hybridMultilevel"/>
    <w:tmpl w:val="1F08ECCC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4AB1325E"/>
    <w:multiLevelType w:val="hybridMultilevel"/>
    <w:tmpl w:val="91DC1152"/>
    <w:lvl w:ilvl="0" w:tplc="C302A8A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E235A49"/>
    <w:multiLevelType w:val="hybridMultilevel"/>
    <w:tmpl w:val="3B022282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4F1F25C3"/>
    <w:multiLevelType w:val="hybridMultilevel"/>
    <w:tmpl w:val="1EBA2992"/>
    <w:lvl w:ilvl="0" w:tplc="B9FCA01E">
      <w:start w:val="1"/>
      <w:numFmt w:val="decimal"/>
      <w:lvlText w:val="3.2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1C95E9B"/>
    <w:multiLevelType w:val="hybridMultilevel"/>
    <w:tmpl w:val="91DC1152"/>
    <w:lvl w:ilvl="0" w:tplc="C302A8A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37446D2"/>
    <w:multiLevelType w:val="hybridMultilevel"/>
    <w:tmpl w:val="7674AAC8"/>
    <w:lvl w:ilvl="0" w:tplc="852C88A0">
      <w:start w:val="1"/>
      <w:numFmt w:val="bullet"/>
      <w:lvlText w:val="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B2585E"/>
    <w:multiLevelType w:val="hybridMultilevel"/>
    <w:tmpl w:val="0C7AEECE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618151A"/>
    <w:multiLevelType w:val="hybridMultilevel"/>
    <w:tmpl w:val="785AAD5C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4" w15:restartNumberingAfterBreak="0">
    <w:nsid w:val="5D223C15"/>
    <w:multiLevelType w:val="hybridMultilevel"/>
    <w:tmpl w:val="42F07424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 w15:restartNumberingAfterBreak="0">
    <w:nsid w:val="7FBA50EF"/>
    <w:multiLevelType w:val="hybridMultilevel"/>
    <w:tmpl w:val="0A62A7CA"/>
    <w:lvl w:ilvl="0" w:tplc="04210007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1"/>
  </w:num>
  <w:num w:numId="3">
    <w:abstractNumId w:val="5"/>
  </w:num>
  <w:num w:numId="4">
    <w:abstractNumId w:val="25"/>
  </w:num>
  <w:num w:numId="5">
    <w:abstractNumId w:val="7"/>
  </w:num>
  <w:num w:numId="6">
    <w:abstractNumId w:val="3"/>
  </w:num>
  <w:num w:numId="7">
    <w:abstractNumId w:val="18"/>
  </w:num>
  <w:num w:numId="8">
    <w:abstractNumId w:val="15"/>
  </w:num>
  <w:num w:numId="9">
    <w:abstractNumId w:val="16"/>
  </w:num>
  <w:num w:numId="10">
    <w:abstractNumId w:val="2"/>
  </w:num>
  <w:num w:numId="11">
    <w:abstractNumId w:val="4"/>
  </w:num>
  <w:num w:numId="12">
    <w:abstractNumId w:val="22"/>
  </w:num>
  <w:num w:numId="13">
    <w:abstractNumId w:val="20"/>
  </w:num>
  <w:num w:numId="14">
    <w:abstractNumId w:val="14"/>
  </w:num>
  <w:num w:numId="15">
    <w:abstractNumId w:val="12"/>
  </w:num>
  <w:num w:numId="16">
    <w:abstractNumId w:val="19"/>
  </w:num>
  <w:num w:numId="17">
    <w:abstractNumId w:val="10"/>
  </w:num>
  <w:num w:numId="18">
    <w:abstractNumId w:val="23"/>
  </w:num>
  <w:num w:numId="19">
    <w:abstractNumId w:val="1"/>
  </w:num>
  <w:num w:numId="20">
    <w:abstractNumId w:val="8"/>
  </w:num>
  <w:num w:numId="21">
    <w:abstractNumId w:val="17"/>
  </w:num>
  <w:num w:numId="22">
    <w:abstractNumId w:val="6"/>
  </w:num>
  <w:num w:numId="23">
    <w:abstractNumId w:val="11"/>
  </w:num>
  <w:num w:numId="24">
    <w:abstractNumId w:val="24"/>
  </w:num>
  <w:num w:numId="25">
    <w:abstractNumId w:val="13"/>
  </w:num>
  <w:num w:numId="26">
    <w:abstractNumId w:val="9"/>
  </w:num>
  <w:numIdMacAtCleanup w:val="2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58CC"/>
    <w:rsid w:val="00000516"/>
    <w:rsid w:val="000007F8"/>
    <w:rsid w:val="0001267B"/>
    <w:rsid w:val="00016ED1"/>
    <w:rsid w:val="00017609"/>
    <w:rsid w:val="00030720"/>
    <w:rsid w:val="000320B6"/>
    <w:rsid w:val="00033774"/>
    <w:rsid w:val="00033DFA"/>
    <w:rsid w:val="000353E9"/>
    <w:rsid w:val="00036623"/>
    <w:rsid w:val="00037F40"/>
    <w:rsid w:val="000470C6"/>
    <w:rsid w:val="00051BB7"/>
    <w:rsid w:val="0005283A"/>
    <w:rsid w:val="0005362E"/>
    <w:rsid w:val="00054E02"/>
    <w:rsid w:val="00060085"/>
    <w:rsid w:val="0006107C"/>
    <w:rsid w:val="0006220A"/>
    <w:rsid w:val="000639B7"/>
    <w:rsid w:val="00063B5E"/>
    <w:rsid w:val="00067E50"/>
    <w:rsid w:val="000709CD"/>
    <w:rsid w:val="00071573"/>
    <w:rsid w:val="000725E5"/>
    <w:rsid w:val="000776CC"/>
    <w:rsid w:val="00087499"/>
    <w:rsid w:val="00090CBA"/>
    <w:rsid w:val="00092F70"/>
    <w:rsid w:val="0009471D"/>
    <w:rsid w:val="00097BD0"/>
    <w:rsid w:val="000A0CC8"/>
    <w:rsid w:val="000A2A9A"/>
    <w:rsid w:val="000A3D89"/>
    <w:rsid w:val="000A5A64"/>
    <w:rsid w:val="000A5ED3"/>
    <w:rsid w:val="000B1EF7"/>
    <w:rsid w:val="000B6B50"/>
    <w:rsid w:val="000C0213"/>
    <w:rsid w:val="000C058D"/>
    <w:rsid w:val="000C06D1"/>
    <w:rsid w:val="000C767F"/>
    <w:rsid w:val="000C7931"/>
    <w:rsid w:val="000D03BC"/>
    <w:rsid w:val="000D36CA"/>
    <w:rsid w:val="000D424D"/>
    <w:rsid w:val="000D43B9"/>
    <w:rsid w:val="000D6473"/>
    <w:rsid w:val="000D7DB2"/>
    <w:rsid w:val="000E3A98"/>
    <w:rsid w:val="000E7D8F"/>
    <w:rsid w:val="000F0368"/>
    <w:rsid w:val="000F165F"/>
    <w:rsid w:val="000F6B14"/>
    <w:rsid w:val="00102008"/>
    <w:rsid w:val="0010552B"/>
    <w:rsid w:val="00105B2F"/>
    <w:rsid w:val="0012489C"/>
    <w:rsid w:val="001344B3"/>
    <w:rsid w:val="00135F11"/>
    <w:rsid w:val="00137959"/>
    <w:rsid w:val="00141FF5"/>
    <w:rsid w:val="00142FB8"/>
    <w:rsid w:val="00144249"/>
    <w:rsid w:val="00144D87"/>
    <w:rsid w:val="00145422"/>
    <w:rsid w:val="0014595D"/>
    <w:rsid w:val="0014774B"/>
    <w:rsid w:val="001549FF"/>
    <w:rsid w:val="00155C58"/>
    <w:rsid w:val="0015712B"/>
    <w:rsid w:val="00157FB4"/>
    <w:rsid w:val="00165152"/>
    <w:rsid w:val="00166EE3"/>
    <w:rsid w:val="00167A2C"/>
    <w:rsid w:val="00180E2A"/>
    <w:rsid w:val="00185AB6"/>
    <w:rsid w:val="00186F1B"/>
    <w:rsid w:val="00192692"/>
    <w:rsid w:val="00197A4C"/>
    <w:rsid w:val="001A4B45"/>
    <w:rsid w:val="001A4DBE"/>
    <w:rsid w:val="001A7469"/>
    <w:rsid w:val="001A75F6"/>
    <w:rsid w:val="001B1CC8"/>
    <w:rsid w:val="001B5614"/>
    <w:rsid w:val="001B6EF8"/>
    <w:rsid w:val="001B766E"/>
    <w:rsid w:val="001C0175"/>
    <w:rsid w:val="001C574E"/>
    <w:rsid w:val="001C57D7"/>
    <w:rsid w:val="001D3ADD"/>
    <w:rsid w:val="001D455C"/>
    <w:rsid w:val="001E093C"/>
    <w:rsid w:val="001E4CD0"/>
    <w:rsid w:val="001E6D05"/>
    <w:rsid w:val="001F050D"/>
    <w:rsid w:val="001F145D"/>
    <w:rsid w:val="001F1C94"/>
    <w:rsid w:val="001F2672"/>
    <w:rsid w:val="001F46EF"/>
    <w:rsid w:val="001F5CAB"/>
    <w:rsid w:val="001F7070"/>
    <w:rsid w:val="001F7458"/>
    <w:rsid w:val="00203B57"/>
    <w:rsid w:val="0020751E"/>
    <w:rsid w:val="002123CD"/>
    <w:rsid w:val="0021258A"/>
    <w:rsid w:val="0021551B"/>
    <w:rsid w:val="002163B4"/>
    <w:rsid w:val="00217A15"/>
    <w:rsid w:val="00230162"/>
    <w:rsid w:val="00231F99"/>
    <w:rsid w:val="00233588"/>
    <w:rsid w:val="002344EC"/>
    <w:rsid w:val="00240F63"/>
    <w:rsid w:val="00241C6A"/>
    <w:rsid w:val="00253710"/>
    <w:rsid w:val="00254047"/>
    <w:rsid w:val="00257C17"/>
    <w:rsid w:val="00262D01"/>
    <w:rsid w:val="00267828"/>
    <w:rsid w:val="00270291"/>
    <w:rsid w:val="0027184E"/>
    <w:rsid w:val="002853F5"/>
    <w:rsid w:val="00285705"/>
    <w:rsid w:val="00286E8E"/>
    <w:rsid w:val="00290DBC"/>
    <w:rsid w:val="002919E8"/>
    <w:rsid w:val="00291D78"/>
    <w:rsid w:val="0029522B"/>
    <w:rsid w:val="002A156D"/>
    <w:rsid w:val="002A4D7F"/>
    <w:rsid w:val="002A635A"/>
    <w:rsid w:val="002B2F2E"/>
    <w:rsid w:val="002B326B"/>
    <w:rsid w:val="002B44C4"/>
    <w:rsid w:val="002C4483"/>
    <w:rsid w:val="002C4CD4"/>
    <w:rsid w:val="002D0465"/>
    <w:rsid w:val="002E2B32"/>
    <w:rsid w:val="002E3415"/>
    <w:rsid w:val="002E49CD"/>
    <w:rsid w:val="002E55D5"/>
    <w:rsid w:val="002F103A"/>
    <w:rsid w:val="002F25F9"/>
    <w:rsid w:val="002F69CD"/>
    <w:rsid w:val="003005B1"/>
    <w:rsid w:val="00301353"/>
    <w:rsid w:val="00304867"/>
    <w:rsid w:val="00304DC3"/>
    <w:rsid w:val="00305390"/>
    <w:rsid w:val="00307A22"/>
    <w:rsid w:val="00310022"/>
    <w:rsid w:val="003106C6"/>
    <w:rsid w:val="00311CE3"/>
    <w:rsid w:val="0031348C"/>
    <w:rsid w:val="00314694"/>
    <w:rsid w:val="003154A9"/>
    <w:rsid w:val="003155FD"/>
    <w:rsid w:val="0031561D"/>
    <w:rsid w:val="0032038E"/>
    <w:rsid w:val="00321137"/>
    <w:rsid w:val="00325BD5"/>
    <w:rsid w:val="00326545"/>
    <w:rsid w:val="003316CE"/>
    <w:rsid w:val="00331AA4"/>
    <w:rsid w:val="003335E9"/>
    <w:rsid w:val="00336639"/>
    <w:rsid w:val="003417F4"/>
    <w:rsid w:val="00345FB5"/>
    <w:rsid w:val="00346B8C"/>
    <w:rsid w:val="003471A4"/>
    <w:rsid w:val="00352180"/>
    <w:rsid w:val="003548EF"/>
    <w:rsid w:val="003563B4"/>
    <w:rsid w:val="003564EA"/>
    <w:rsid w:val="003631F3"/>
    <w:rsid w:val="00363C1A"/>
    <w:rsid w:val="00366341"/>
    <w:rsid w:val="00371130"/>
    <w:rsid w:val="0037432C"/>
    <w:rsid w:val="003771DD"/>
    <w:rsid w:val="003804FF"/>
    <w:rsid w:val="00382353"/>
    <w:rsid w:val="0038377B"/>
    <w:rsid w:val="00383C2B"/>
    <w:rsid w:val="00383D87"/>
    <w:rsid w:val="003A55B4"/>
    <w:rsid w:val="003A6F1D"/>
    <w:rsid w:val="003C40C3"/>
    <w:rsid w:val="003C5535"/>
    <w:rsid w:val="003C55C2"/>
    <w:rsid w:val="003C5D4D"/>
    <w:rsid w:val="003C6BFD"/>
    <w:rsid w:val="003E02F4"/>
    <w:rsid w:val="003E1A01"/>
    <w:rsid w:val="003E786C"/>
    <w:rsid w:val="003F029F"/>
    <w:rsid w:val="003F50CB"/>
    <w:rsid w:val="003F5340"/>
    <w:rsid w:val="00402502"/>
    <w:rsid w:val="0040398B"/>
    <w:rsid w:val="00405B83"/>
    <w:rsid w:val="00410996"/>
    <w:rsid w:val="004164E2"/>
    <w:rsid w:val="00416548"/>
    <w:rsid w:val="00416F82"/>
    <w:rsid w:val="00421969"/>
    <w:rsid w:val="004222B1"/>
    <w:rsid w:val="00423A0B"/>
    <w:rsid w:val="00424028"/>
    <w:rsid w:val="0042445B"/>
    <w:rsid w:val="00427584"/>
    <w:rsid w:val="004279F0"/>
    <w:rsid w:val="00434379"/>
    <w:rsid w:val="004374C0"/>
    <w:rsid w:val="004377B0"/>
    <w:rsid w:val="00441106"/>
    <w:rsid w:val="004431FC"/>
    <w:rsid w:val="00445533"/>
    <w:rsid w:val="00445AB9"/>
    <w:rsid w:val="00450754"/>
    <w:rsid w:val="00454013"/>
    <w:rsid w:val="00463BF8"/>
    <w:rsid w:val="00465B5C"/>
    <w:rsid w:val="00467ED7"/>
    <w:rsid w:val="004713BC"/>
    <w:rsid w:val="00477499"/>
    <w:rsid w:val="00477AAE"/>
    <w:rsid w:val="00480B25"/>
    <w:rsid w:val="00485A4C"/>
    <w:rsid w:val="00485FD0"/>
    <w:rsid w:val="004908A7"/>
    <w:rsid w:val="004934B7"/>
    <w:rsid w:val="00493E37"/>
    <w:rsid w:val="004957DC"/>
    <w:rsid w:val="0049617D"/>
    <w:rsid w:val="00496BCD"/>
    <w:rsid w:val="004A4362"/>
    <w:rsid w:val="004A458E"/>
    <w:rsid w:val="004A4E7F"/>
    <w:rsid w:val="004A7494"/>
    <w:rsid w:val="004B147F"/>
    <w:rsid w:val="004B5B21"/>
    <w:rsid w:val="004C0966"/>
    <w:rsid w:val="004C23C0"/>
    <w:rsid w:val="004C4A18"/>
    <w:rsid w:val="004D21FD"/>
    <w:rsid w:val="004D5473"/>
    <w:rsid w:val="004D54B0"/>
    <w:rsid w:val="004E22F0"/>
    <w:rsid w:val="004E2BB4"/>
    <w:rsid w:val="004E7C52"/>
    <w:rsid w:val="004F025F"/>
    <w:rsid w:val="004F08EE"/>
    <w:rsid w:val="004F133B"/>
    <w:rsid w:val="004F1F08"/>
    <w:rsid w:val="004F4830"/>
    <w:rsid w:val="005019BD"/>
    <w:rsid w:val="00515EC1"/>
    <w:rsid w:val="00516EFA"/>
    <w:rsid w:val="00520BC6"/>
    <w:rsid w:val="00522D37"/>
    <w:rsid w:val="005259AF"/>
    <w:rsid w:val="005259DB"/>
    <w:rsid w:val="00527366"/>
    <w:rsid w:val="00530FE1"/>
    <w:rsid w:val="0053346D"/>
    <w:rsid w:val="00533F9D"/>
    <w:rsid w:val="00534085"/>
    <w:rsid w:val="00543D23"/>
    <w:rsid w:val="00545A63"/>
    <w:rsid w:val="00547C5A"/>
    <w:rsid w:val="00553B94"/>
    <w:rsid w:val="005559A3"/>
    <w:rsid w:val="0055682A"/>
    <w:rsid w:val="00562B1C"/>
    <w:rsid w:val="00563AD7"/>
    <w:rsid w:val="00567F39"/>
    <w:rsid w:val="00570294"/>
    <w:rsid w:val="00570A4D"/>
    <w:rsid w:val="00573004"/>
    <w:rsid w:val="00576BF7"/>
    <w:rsid w:val="00584DA6"/>
    <w:rsid w:val="00585F9C"/>
    <w:rsid w:val="0058773D"/>
    <w:rsid w:val="00590262"/>
    <w:rsid w:val="00591183"/>
    <w:rsid w:val="00592063"/>
    <w:rsid w:val="00593873"/>
    <w:rsid w:val="005A3D22"/>
    <w:rsid w:val="005A5B61"/>
    <w:rsid w:val="005A5F56"/>
    <w:rsid w:val="005B2B26"/>
    <w:rsid w:val="005B340B"/>
    <w:rsid w:val="005C0162"/>
    <w:rsid w:val="005C0BE5"/>
    <w:rsid w:val="005C2897"/>
    <w:rsid w:val="005C4079"/>
    <w:rsid w:val="005C45BD"/>
    <w:rsid w:val="005C5393"/>
    <w:rsid w:val="005D0ACA"/>
    <w:rsid w:val="005D2908"/>
    <w:rsid w:val="005D6098"/>
    <w:rsid w:val="005E7FAF"/>
    <w:rsid w:val="005F45A8"/>
    <w:rsid w:val="005F5D82"/>
    <w:rsid w:val="0060340B"/>
    <w:rsid w:val="00613A5B"/>
    <w:rsid w:val="00613E68"/>
    <w:rsid w:val="006163E2"/>
    <w:rsid w:val="0061775E"/>
    <w:rsid w:val="00621B6F"/>
    <w:rsid w:val="006268FD"/>
    <w:rsid w:val="00634473"/>
    <w:rsid w:val="00634B31"/>
    <w:rsid w:val="00636B60"/>
    <w:rsid w:val="006401DB"/>
    <w:rsid w:val="00650FBB"/>
    <w:rsid w:val="0065249A"/>
    <w:rsid w:val="006538D3"/>
    <w:rsid w:val="006643F0"/>
    <w:rsid w:val="006656CB"/>
    <w:rsid w:val="00680E23"/>
    <w:rsid w:val="00683CD0"/>
    <w:rsid w:val="00693372"/>
    <w:rsid w:val="006933F2"/>
    <w:rsid w:val="006954FC"/>
    <w:rsid w:val="0069577B"/>
    <w:rsid w:val="006965E7"/>
    <w:rsid w:val="006A0D76"/>
    <w:rsid w:val="006A430D"/>
    <w:rsid w:val="006B3E44"/>
    <w:rsid w:val="006B63F2"/>
    <w:rsid w:val="006C1A11"/>
    <w:rsid w:val="006C3368"/>
    <w:rsid w:val="006C478C"/>
    <w:rsid w:val="006D2E7D"/>
    <w:rsid w:val="006D5E72"/>
    <w:rsid w:val="006E3ACC"/>
    <w:rsid w:val="006E5DDB"/>
    <w:rsid w:val="006E5E3E"/>
    <w:rsid w:val="006F1A48"/>
    <w:rsid w:val="006F54F5"/>
    <w:rsid w:val="006F7024"/>
    <w:rsid w:val="006F754B"/>
    <w:rsid w:val="007007A0"/>
    <w:rsid w:val="00701A19"/>
    <w:rsid w:val="00702091"/>
    <w:rsid w:val="00704DA3"/>
    <w:rsid w:val="0070636E"/>
    <w:rsid w:val="007077F8"/>
    <w:rsid w:val="00710808"/>
    <w:rsid w:val="00710C49"/>
    <w:rsid w:val="007121FF"/>
    <w:rsid w:val="00713BC4"/>
    <w:rsid w:val="00714CFA"/>
    <w:rsid w:val="007156E9"/>
    <w:rsid w:val="007241C2"/>
    <w:rsid w:val="00730FDA"/>
    <w:rsid w:val="00732573"/>
    <w:rsid w:val="00737352"/>
    <w:rsid w:val="00744426"/>
    <w:rsid w:val="0074574D"/>
    <w:rsid w:val="0074739C"/>
    <w:rsid w:val="00752F3F"/>
    <w:rsid w:val="00765388"/>
    <w:rsid w:val="00765399"/>
    <w:rsid w:val="00765519"/>
    <w:rsid w:val="007658D6"/>
    <w:rsid w:val="00774088"/>
    <w:rsid w:val="00781660"/>
    <w:rsid w:val="007829BB"/>
    <w:rsid w:val="00783C40"/>
    <w:rsid w:val="00785FBE"/>
    <w:rsid w:val="00787256"/>
    <w:rsid w:val="00790983"/>
    <w:rsid w:val="00791275"/>
    <w:rsid w:val="00793117"/>
    <w:rsid w:val="007936CC"/>
    <w:rsid w:val="00794411"/>
    <w:rsid w:val="007950BB"/>
    <w:rsid w:val="007A0D1A"/>
    <w:rsid w:val="007A2AF2"/>
    <w:rsid w:val="007A2EC0"/>
    <w:rsid w:val="007B0495"/>
    <w:rsid w:val="007B1B21"/>
    <w:rsid w:val="007B27E9"/>
    <w:rsid w:val="007B38D8"/>
    <w:rsid w:val="007C2756"/>
    <w:rsid w:val="007C64B8"/>
    <w:rsid w:val="007C71A9"/>
    <w:rsid w:val="007D1775"/>
    <w:rsid w:val="007D2428"/>
    <w:rsid w:val="007D25A4"/>
    <w:rsid w:val="007D6524"/>
    <w:rsid w:val="007D7A88"/>
    <w:rsid w:val="007E026A"/>
    <w:rsid w:val="007E1C81"/>
    <w:rsid w:val="007E4501"/>
    <w:rsid w:val="007F349B"/>
    <w:rsid w:val="007F3B92"/>
    <w:rsid w:val="007F52DC"/>
    <w:rsid w:val="007F7DA8"/>
    <w:rsid w:val="00803015"/>
    <w:rsid w:val="00804E9F"/>
    <w:rsid w:val="008210C5"/>
    <w:rsid w:val="0082502F"/>
    <w:rsid w:val="008261A3"/>
    <w:rsid w:val="00830851"/>
    <w:rsid w:val="00833689"/>
    <w:rsid w:val="0083381B"/>
    <w:rsid w:val="00833F36"/>
    <w:rsid w:val="0083445D"/>
    <w:rsid w:val="008356A7"/>
    <w:rsid w:val="00835D2A"/>
    <w:rsid w:val="008408DD"/>
    <w:rsid w:val="0084155C"/>
    <w:rsid w:val="008444B0"/>
    <w:rsid w:val="00846D00"/>
    <w:rsid w:val="00850377"/>
    <w:rsid w:val="00854C03"/>
    <w:rsid w:val="00864353"/>
    <w:rsid w:val="0086628E"/>
    <w:rsid w:val="008707E2"/>
    <w:rsid w:val="008828E4"/>
    <w:rsid w:val="00882C88"/>
    <w:rsid w:val="00890FAD"/>
    <w:rsid w:val="0089193B"/>
    <w:rsid w:val="00895D3B"/>
    <w:rsid w:val="008967ED"/>
    <w:rsid w:val="008969B5"/>
    <w:rsid w:val="008A1676"/>
    <w:rsid w:val="008A7DC0"/>
    <w:rsid w:val="008B224B"/>
    <w:rsid w:val="008B350A"/>
    <w:rsid w:val="008B3EDA"/>
    <w:rsid w:val="008B6D66"/>
    <w:rsid w:val="008C2583"/>
    <w:rsid w:val="008C3E73"/>
    <w:rsid w:val="008C76A6"/>
    <w:rsid w:val="008C7B3A"/>
    <w:rsid w:val="008D17D9"/>
    <w:rsid w:val="008D236B"/>
    <w:rsid w:val="008D7C25"/>
    <w:rsid w:val="008E57EB"/>
    <w:rsid w:val="008F0DFE"/>
    <w:rsid w:val="008F30B0"/>
    <w:rsid w:val="008F65CF"/>
    <w:rsid w:val="008F6D20"/>
    <w:rsid w:val="009024FD"/>
    <w:rsid w:val="00902789"/>
    <w:rsid w:val="00903989"/>
    <w:rsid w:val="00904E36"/>
    <w:rsid w:val="00912499"/>
    <w:rsid w:val="00913037"/>
    <w:rsid w:val="009214DC"/>
    <w:rsid w:val="00922319"/>
    <w:rsid w:val="0092484A"/>
    <w:rsid w:val="00926F73"/>
    <w:rsid w:val="0093012D"/>
    <w:rsid w:val="00933956"/>
    <w:rsid w:val="00934605"/>
    <w:rsid w:val="009352DD"/>
    <w:rsid w:val="009369CC"/>
    <w:rsid w:val="00937FB3"/>
    <w:rsid w:val="00941D1D"/>
    <w:rsid w:val="009504C3"/>
    <w:rsid w:val="00951BCB"/>
    <w:rsid w:val="00954543"/>
    <w:rsid w:val="00955424"/>
    <w:rsid w:val="00955A13"/>
    <w:rsid w:val="00957F77"/>
    <w:rsid w:val="00960329"/>
    <w:rsid w:val="00960AC6"/>
    <w:rsid w:val="0096230D"/>
    <w:rsid w:val="009636B2"/>
    <w:rsid w:val="00964F3A"/>
    <w:rsid w:val="00965AB7"/>
    <w:rsid w:val="00965B37"/>
    <w:rsid w:val="0096632C"/>
    <w:rsid w:val="00966C5E"/>
    <w:rsid w:val="00972153"/>
    <w:rsid w:val="00972662"/>
    <w:rsid w:val="009726B0"/>
    <w:rsid w:val="0097761F"/>
    <w:rsid w:val="00983246"/>
    <w:rsid w:val="009836BC"/>
    <w:rsid w:val="00984F94"/>
    <w:rsid w:val="009868DB"/>
    <w:rsid w:val="009903A6"/>
    <w:rsid w:val="00990879"/>
    <w:rsid w:val="00997156"/>
    <w:rsid w:val="009A36CE"/>
    <w:rsid w:val="009A7397"/>
    <w:rsid w:val="009A7CF0"/>
    <w:rsid w:val="009B19C0"/>
    <w:rsid w:val="009B3A3D"/>
    <w:rsid w:val="009C2573"/>
    <w:rsid w:val="009C6F55"/>
    <w:rsid w:val="009C7897"/>
    <w:rsid w:val="009D03BA"/>
    <w:rsid w:val="009D05BB"/>
    <w:rsid w:val="009D2F87"/>
    <w:rsid w:val="009D3B60"/>
    <w:rsid w:val="009D5066"/>
    <w:rsid w:val="009D78B2"/>
    <w:rsid w:val="009E0210"/>
    <w:rsid w:val="009E237B"/>
    <w:rsid w:val="009E2EEF"/>
    <w:rsid w:val="009E4A0C"/>
    <w:rsid w:val="009E59A8"/>
    <w:rsid w:val="009F111A"/>
    <w:rsid w:val="009F1B8C"/>
    <w:rsid w:val="009F1F95"/>
    <w:rsid w:val="009F251C"/>
    <w:rsid w:val="009F2A91"/>
    <w:rsid w:val="009F2B12"/>
    <w:rsid w:val="009F3368"/>
    <w:rsid w:val="009F6F49"/>
    <w:rsid w:val="009F7CA4"/>
    <w:rsid w:val="00A0024D"/>
    <w:rsid w:val="00A047A9"/>
    <w:rsid w:val="00A07B6A"/>
    <w:rsid w:val="00A10604"/>
    <w:rsid w:val="00A11BAD"/>
    <w:rsid w:val="00A14270"/>
    <w:rsid w:val="00A15F91"/>
    <w:rsid w:val="00A20471"/>
    <w:rsid w:val="00A2324B"/>
    <w:rsid w:val="00A2549A"/>
    <w:rsid w:val="00A27B82"/>
    <w:rsid w:val="00A3481C"/>
    <w:rsid w:val="00A34FB1"/>
    <w:rsid w:val="00A355E9"/>
    <w:rsid w:val="00A360F7"/>
    <w:rsid w:val="00A41E3C"/>
    <w:rsid w:val="00A45F87"/>
    <w:rsid w:val="00A54B0C"/>
    <w:rsid w:val="00A6094E"/>
    <w:rsid w:val="00A716A8"/>
    <w:rsid w:val="00A737AF"/>
    <w:rsid w:val="00A73F8B"/>
    <w:rsid w:val="00A82004"/>
    <w:rsid w:val="00A82052"/>
    <w:rsid w:val="00A905B7"/>
    <w:rsid w:val="00A91913"/>
    <w:rsid w:val="00A921C7"/>
    <w:rsid w:val="00A93231"/>
    <w:rsid w:val="00A938B8"/>
    <w:rsid w:val="00A93D80"/>
    <w:rsid w:val="00A95E06"/>
    <w:rsid w:val="00AA7EDD"/>
    <w:rsid w:val="00AB41ED"/>
    <w:rsid w:val="00AB4602"/>
    <w:rsid w:val="00AB5156"/>
    <w:rsid w:val="00AB5985"/>
    <w:rsid w:val="00AC40D1"/>
    <w:rsid w:val="00AC45DE"/>
    <w:rsid w:val="00AC5E30"/>
    <w:rsid w:val="00AC63FD"/>
    <w:rsid w:val="00AD3F4A"/>
    <w:rsid w:val="00AD4253"/>
    <w:rsid w:val="00AD57FA"/>
    <w:rsid w:val="00AE02DA"/>
    <w:rsid w:val="00AE1DA3"/>
    <w:rsid w:val="00AE6616"/>
    <w:rsid w:val="00AF3DB6"/>
    <w:rsid w:val="00AF79C9"/>
    <w:rsid w:val="00AF7B67"/>
    <w:rsid w:val="00B00374"/>
    <w:rsid w:val="00B0227A"/>
    <w:rsid w:val="00B10282"/>
    <w:rsid w:val="00B104AB"/>
    <w:rsid w:val="00B11454"/>
    <w:rsid w:val="00B1428D"/>
    <w:rsid w:val="00B2275B"/>
    <w:rsid w:val="00B329A9"/>
    <w:rsid w:val="00B3515F"/>
    <w:rsid w:val="00B35D4D"/>
    <w:rsid w:val="00B369AF"/>
    <w:rsid w:val="00B402CB"/>
    <w:rsid w:val="00B43878"/>
    <w:rsid w:val="00B46667"/>
    <w:rsid w:val="00B61B11"/>
    <w:rsid w:val="00B62132"/>
    <w:rsid w:val="00B6523B"/>
    <w:rsid w:val="00B66B57"/>
    <w:rsid w:val="00B677E9"/>
    <w:rsid w:val="00B7004C"/>
    <w:rsid w:val="00B71CA1"/>
    <w:rsid w:val="00B72001"/>
    <w:rsid w:val="00B77423"/>
    <w:rsid w:val="00B81E22"/>
    <w:rsid w:val="00B83CA1"/>
    <w:rsid w:val="00B8461B"/>
    <w:rsid w:val="00B857F5"/>
    <w:rsid w:val="00B868D2"/>
    <w:rsid w:val="00B874E8"/>
    <w:rsid w:val="00B9396A"/>
    <w:rsid w:val="00B93E9F"/>
    <w:rsid w:val="00B9445B"/>
    <w:rsid w:val="00B94DF9"/>
    <w:rsid w:val="00BB1964"/>
    <w:rsid w:val="00BB1C69"/>
    <w:rsid w:val="00BB34A2"/>
    <w:rsid w:val="00BB3FDF"/>
    <w:rsid w:val="00BB4832"/>
    <w:rsid w:val="00BC1178"/>
    <w:rsid w:val="00BC1DBF"/>
    <w:rsid w:val="00BC39E2"/>
    <w:rsid w:val="00BC3AC8"/>
    <w:rsid w:val="00BC6701"/>
    <w:rsid w:val="00BC6E81"/>
    <w:rsid w:val="00BD06F1"/>
    <w:rsid w:val="00BE1ABB"/>
    <w:rsid w:val="00BE5942"/>
    <w:rsid w:val="00BE6B60"/>
    <w:rsid w:val="00BF556B"/>
    <w:rsid w:val="00C03F30"/>
    <w:rsid w:val="00C04594"/>
    <w:rsid w:val="00C04692"/>
    <w:rsid w:val="00C06133"/>
    <w:rsid w:val="00C12CBF"/>
    <w:rsid w:val="00C16859"/>
    <w:rsid w:val="00C212DB"/>
    <w:rsid w:val="00C232D0"/>
    <w:rsid w:val="00C255E5"/>
    <w:rsid w:val="00C30467"/>
    <w:rsid w:val="00C316B9"/>
    <w:rsid w:val="00C333F0"/>
    <w:rsid w:val="00C36FFC"/>
    <w:rsid w:val="00C37AAE"/>
    <w:rsid w:val="00C40827"/>
    <w:rsid w:val="00C509DB"/>
    <w:rsid w:val="00C51061"/>
    <w:rsid w:val="00C5308E"/>
    <w:rsid w:val="00C532C9"/>
    <w:rsid w:val="00C61FA5"/>
    <w:rsid w:val="00C67FC5"/>
    <w:rsid w:val="00C725EE"/>
    <w:rsid w:val="00C755E5"/>
    <w:rsid w:val="00C76004"/>
    <w:rsid w:val="00C775AB"/>
    <w:rsid w:val="00C775AF"/>
    <w:rsid w:val="00C80854"/>
    <w:rsid w:val="00C8121E"/>
    <w:rsid w:val="00C821EE"/>
    <w:rsid w:val="00C83459"/>
    <w:rsid w:val="00C842DC"/>
    <w:rsid w:val="00C84605"/>
    <w:rsid w:val="00C84B10"/>
    <w:rsid w:val="00C857EE"/>
    <w:rsid w:val="00C86984"/>
    <w:rsid w:val="00C9009A"/>
    <w:rsid w:val="00CA4D89"/>
    <w:rsid w:val="00CA7A93"/>
    <w:rsid w:val="00CB2520"/>
    <w:rsid w:val="00CC22A1"/>
    <w:rsid w:val="00CD4112"/>
    <w:rsid w:val="00CD5723"/>
    <w:rsid w:val="00CD5EB1"/>
    <w:rsid w:val="00CE0AE4"/>
    <w:rsid w:val="00CE1723"/>
    <w:rsid w:val="00CE33CD"/>
    <w:rsid w:val="00CE4B9A"/>
    <w:rsid w:val="00CE56FF"/>
    <w:rsid w:val="00CE7CC8"/>
    <w:rsid w:val="00CF150C"/>
    <w:rsid w:val="00CF1BF2"/>
    <w:rsid w:val="00CF2C10"/>
    <w:rsid w:val="00CF2E43"/>
    <w:rsid w:val="00CF38E8"/>
    <w:rsid w:val="00CF3D69"/>
    <w:rsid w:val="00CF6468"/>
    <w:rsid w:val="00CF6B40"/>
    <w:rsid w:val="00D04302"/>
    <w:rsid w:val="00D04617"/>
    <w:rsid w:val="00D10961"/>
    <w:rsid w:val="00D12447"/>
    <w:rsid w:val="00D13C71"/>
    <w:rsid w:val="00D15C11"/>
    <w:rsid w:val="00D227AF"/>
    <w:rsid w:val="00D247EA"/>
    <w:rsid w:val="00D25655"/>
    <w:rsid w:val="00D30CE8"/>
    <w:rsid w:val="00D3577E"/>
    <w:rsid w:val="00D368F8"/>
    <w:rsid w:val="00D37115"/>
    <w:rsid w:val="00D42185"/>
    <w:rsid w:val="00D467A2"/>
    <w:rsid w:val="00D50C8F"/>
    <w:rsid w:val="00D564C5"/>
    <w:rsid w:val="00D56C1C"/>
    <w:rsid w:val="00D57077"/>
    <w:rsid w:val="00D61D90"/>
    <w:rsid w:val="00D6391A"/>
    <w:rsid w:val="00D64415"/>
    <w:rsid w:val="00D70062"/>
    <w:rsid w:val="00D7129B"/>
    <w:rsid w:val="00D71454"/>
    <w:rsid w:val="00D77C45"/>
    <w:rsid w:val="00D84B37"/>
    <w:rsid w:val="00D923C0"/>
    <w:rsid w:val="00D927E1"/>
    <w:rsid w:val="00D948DF"/>
    <w:rsid w:val="00D97D46"/>
    <w:rsid w:val="00DA00EE"/>
    <w:rsid w:val="00DA063F"/>
    <w:rsid w:val="00DB1918"/>
    <w:rsid w:val="00DB747C"/>
    <w:rsid w:val="00DB76DA"/>
    <w:rsid w:val="00DB7ACB"/>
    <w:rsid w:val="00DC118A"/>
    <w:rsid w:val="00DC2D11"/>
    <w:rsid w:val="00DC32B6"/>
    <w:rsid w:val="00DC678D"/>
    <w:rsid w:val="00DD471D"/>
    <w:rsid w:val="00DD5904"/>
    <w:rsid w:val="00DD764F"/>
    <w:rsid w:val="00DE6C0A"/>
    <w:rsid w:val="00DF0882"/>
    <w:rsid w:val="00DF0DE5"/>
    <w:rsid w:val="00DF19D2"/>
    <w:rsid w:val="00E00623"/>
    <w:rsid w:val="00E017FA"/>
    <w:rsid w:val="00E03552"/>
    <w:rsid w:val="00E10205"/>
    <w:rsid w:val="00E11143"/>
    <w:rsid w:val="00E146EF"/>
    <w:rsid w:val="00E15680"/>
    <w:rsid w:val="00E17EE6"/>
    <w:rsid w:val="00E23347"/>
    <w:rsid w:val="00E247BA"/>
    <w:rsid w:val="00E24930"/>
    <w:rsid w:val="00E27FE6"/>
    <w:rsid w:val="00E3070F"/>
    <w:rsid w:val="00E36C31"/>
    <w:rsid w:val="00E376F4"/>
    <w:rsid w:val="00E40E3F"/>
    <w:rsid w:val="00E45224"/>
    <w:rsid w:val="00E463C0"/>
    <w:rsid w:val="00E50008"/>
    <w:rsid w:val="00E504C5"/>
    <w:rsid w:val="00E612CB"/>
    <w:rsid w:val="00E615F3"/>
    <w:rsid w:val="00E621E3"/>
    <w:rsid w:val="00E62727"/>
    <w:rsid w:val="00E63284"/>
    <w:rsid w:val="00E6725B"/>
    <w:rsid w:val="00E71436"/>
    <w:rsid w:val="00E718BC"/>
    <w:rsid w:val="00E71E09"/>
    <w:rsid w:val="00E73046"/>
    <w:rsid w:val="00E73A01"/>
    <w:rsid w:val="00E73C06"/>
    <w:rsid w:val="00E74C00"/>
    <w:rsid w:val="00E83B20"/>
    <w:rsid w:val="00E83B4F"/>
    <w:rsid w:val="00E867A9"/>
    <w:rsid w:val="00E87099"/>
    <w:rsid w:val="00E900FF"/>
    <w:rsid w:val="00E92072"/>
    <w:rsid w:val="00E959D4"/>
    <w:rsid w:val="00E979A9"/>
    <w:rsid w:val="00EA2403"/>
    <w:rsid w:val="00EA6B78"/>
    <w:rsid w:val="00EB3C84"/>
    <w:rsid w:val="00EB7948"/>
    <w:rsid w:val="00EC34D8"/>
    <w:rsid w:val="00EC37C9"/>
    <w:rsid w:val="00EC5BDD"/>
    <w:rsid w:val="00EC6A2D"/>
    <w:rsid w:val="00EC79E4"/>
    <w:rsid w:val="00EC7E7B"/>
    <w:rsid w:val="00ED426D"/>
    <w:rsid w:val="00EE72C3"/>
    <w:rsid w:val="00EF199F"/>
    <w:rsid w:val="00EF1C4E"/>
    <w:rsid w:val="00EF1F6E"/>
    <w:rsid w:val="00EF2548"/>
    <w:rsid w:val="00EF30B9"/>
    <w:rsid w:val="00EF47EF"/>
    <w:rsid w:val="00F0179C"/>
    <w:rsid w:val="00F019CD"/>
    <w:rsid w:val="00F01ED6"/>
    <w:rsid w:val="00F01FAD"/>
    <w:rsid w:val="00F02059"/>
    <w:rsid w:val="00F026A0"/>
    <w:rsid w:val="00F03626"/>
    <w:rsid w:val="00F114A3"/>
    <w:rsid w:val="00F13CC5"/>
    <w:rsid w:val="00F13FF4"/>
    <w:rsid w:val="00F16D90"/>
    <w:rsid w:val="00F17F60"/>
    <w:rsid w:val="00F219B1"/>
    <w:rsid w:val="00F23618"/>
    <w:rsid w:val="00F2494A"/>
    <w:rsid w:val="00F26DC8"/>
    <w:rsid w:val="00F31268"/>
    <w:rsid w:val="00F33A6C"/>
    <w:rsid w:val="00F353B7"/>
    <w:rsid w:val="00F36BDE"/>
    <w:rsid w:val="00F401D2"/>
    <w:rsid w:val="00F455D0"/>
    <w:rsid w:val="00F562F5"/>
    <w:rsid w:val="00F56364"/>
    <w:rsid w:val="00F658FE"/>
    <w:rsid w:val="00F6659E"/>
    <w:rsid w:val="00F70662"/>
    <w:rsid w:val="00F71036"/>
    <w:rsid w:val="00F72F27"/>
    <w:rsid w:val="00F76B40"/>
    <w:rsid w:val="00F76DFC"/>
    <w:rsid w:val="00F76EDE"/>
    <w:rsid w:val="00F80BBA"/>
    <w:rsid w:val="00F81242"/>
    <w:rsid w:val="00F87C47"/>
    <w:rsid w:val="00F92EBC"/>
    <w:rsid w:val="00F93F70"/>
    <w:rsid w:val="00F958CC"/>
    <w:rsid w:val="00F959D2"/>
    <w:rsid w:val="00F95B03"/>
    <w:rsid w:val="00F962A1"/>
    <w:rsid w:val="00F97EAA"/>
    <w:rsid w:val="00FA18BB"/>
    <w:rsid w:val="00FA1EB5"/>
    <w:rsid w:val="00FA1F21"/>
    <w:rsid w:val="00FA3090"/>
    <w:rsid w:val="00FB06F7"/>
    <w:rsid w:val="00FB4A8C"/>
    <w:rsid w:val="00FB6875"/>
    <w:rsid w:val="00FC0B34"/>
    <w:rsid w:val="00FC19DD"/>
    <w:rsid w:val="00FC28C2"/>
    <w:rsid w:val="00FC44B2"/>
    <w:rsid w:val="00FC66C8"/>
    <w:rsid w:val="00FD081D"/>
    <w:rsid w:val="00FD5640"/>
    <w:rsid w:val="00FD7CAB"/>
    <w:rsid w:val="00FE0E6C"/>
    <w:rsid w:val="00FE1090"/>
    <w:rsid w:val="00FE6A96"/>
    <w:rsid w:val="00FF2775"/>
    <w:rsid w:val="00FF4B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6361E7"/>
  <w15:chartTrackingRefBased/>
  <w15:docId w15:val="{7D2C5AFF-7AAA-4F76-91CA-F0CCE46EDF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4CD4"/>
    <w:pPr>
      <w:spacing w:after="0" w:line="240" w:lineRule="auto"/>
    </w:pPr>
    <w:rPr>
      <w:rFonts w:eastAsiaTheme="minorHAnsi"/>
      <w:lang w:val="id-ID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4CD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4CD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 w:eastAsia="en-US"/>
    </w:rPr>
  </w:style>
  <w:style w:type="paragraph" w:styleId="ListParagraph">
    <w:name w:val="List Paragraph"/>
    <w:basedOn w:val="Normal"/>
    <w:uiPriority w:val="34"/>
    <w:qFormat/>
    <w:rsid w:val="002C4CD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C4CD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C4CD4"/>
    <w:rPr>
      <w:rFonts w:eastAsiaTheme="minorHAnsi"/>
      <w:lang w:val="id-ID" w:eastAsia="en-US"/>
    </w:rPr>
  </w:style>
  <w:style w:type="paragraph" w:styleId="Footer">
    <w:name w:val="footer"/>
    <w:basedOn w:val="Normal"/>
    <w:link w:val="FooterChar"/>
    <w:uiPriority w:val="99"/>
    <w:unhideWhenUsed/>
    <w:rsid w:val="002C4CD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4CD4"/>
    <w:rPr>
      <w:rFonts w:eastAsiaTheme="minorHAnsi"/>
      <w:lang w:val="id-ID" w:eastAsia="en-US"/>
    </w:rPr>
  </w:style>
  <w:style w:type="table" w:styleId="TableGrid">
    <w:name w:val="Table Grid"/>
    <w:basedOn w:val="TableNormal"/>
    <w:uiPriority w:val="39"/>
    <w:rsid w:val="002C4CD4"/>
    <w:pPr>
      <w:spacing w:after="0" w:line="240" w:lineRule="auto"/>
    </w:pPr>
    <w:rPr>
      <w:rFonts w:eastAsiaTheme="minorHAnsi"/>
      <w:lang w:val="id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3">
    <w:name w:val="Grid Table 3"/>
    <w:basedOn w:val="TableNormal"/>
    <w:uiPriority w:val="48"/>
    <w:rsid w:val="002C4CD4"/>
    <w:pPr>
      <w:spacing w:after="0" w:line="240" w:lineRule="auto"/>
    </w:pPr>
    <w:rPr>
      <w:rFonts w:eastAsiaTheme="minorHAnsi"/>
      <w:lang w:val="id-ID" w:eastAsia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PlainTable1">
    <w:name w:val="Plain Table 1"/>
    <w:basedOn w:val="TableNormal"/>
    <w:uiPriority w:val="41"/>
    <w:rsid w:val="002C4CD4"/>
    <w:pPr>
      <w:spacing w:after="0" w:line="240" w:lineRule="auto"/>
    </w:pPr>
    <w:rPr>
      <w:rFonts w:eastAsiaTheme="minorHAnsi"/>
      <w:lang w:val="id-ID" w:eastAsia="en-US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2C4CD4"/>
    <w:pPr>
      <w:spacing w:after="0" w:line="240" w:lineRule="auto"/>
    </w:pPr>
    <w:rPr>
      <w:rFonts w:eastAsiaTheme="minorHAnsi"/>
      <w:lang w:val="id-ID"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paragraph">
    <w:name w:val="paragraph"/>
    <w:basedOn w:val="Normal"/>
    <w:rsid w:val="002C4CD4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normaltextrun">
    <w:name w:val="normaltextrun"/>
    <w:basedOn w:val="DefaultParagraphFont"/>
    <w:rsid w:val="002C4CD4"/>
  </w:style>
  <w:style w:type="character" w:customStyle="1" w:styleId="eop">
    <w:name w:val="eop"/>
    <w:basedOn w:val="DefaultParagraphFont"/>
    <w:rsid w:val="002C4CD4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CD4"/>
    <w:rPr>
      <w:rFonts w:ascii="Times New Roman" w:eastAsiaTheme="minorHAnsi" w:hAnsi="Times New Roman" w:cs="Times New Roman"/>
      <w:sz w:val="18"/>
      <w:szCs w:val="18"/>
      <w:lang w:val="id-ID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CD4"/>
    <w:rPr>
      <w:rFonts w:ascii="Times New Roman" w:hAnsi="Times New Roman" w:cs="Times New Roman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2C4CD4"/>
    <w:pPr>
      <w:spacing w:line="259" w:lineRule="auto"/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2C4CD4"/>
    <w:pPr>
      <w:spacing w:after="100" w:line="259" w:lineRule="auto"/>
      <w:ind w:left="220"/>
    </w:pPr>
    <w:rPr>
      <w:rFonts w:eastAsiaTheme="minorEastAsia" w:cs="Times New Roman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2C4CD4"/>
    <w:pPr>
      <w:spacing w:after="100" w:line="259" w:lineRule="auto"/>
    </w:pPr>
    <w:rPr>
      <w:rFonts w:eastAsiaTheme="minorEastAsia" w:cs="Times New Roman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2C4CD4"/>
    <w:pPr>
      <w:spacing w:after="100" w:line="259" w:lineRule="auto"/>
      <w:ind w:left="440"/>
    </w:pPr>
    <w:rPr>
      <w:rFonts w:eastAsiaTheme="minorEastAsia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2C4CD4"/>
    <w:rPr>
      <w:color w:val="0563C1" w:themeColor="hyperlink"/>
      <w:u w:val="single"/>
    </w:rPr>
  </w:style>
  <w:style w:type="table" w:styleId="PlainTable4">
    <w:name w:val="Plain Table 4"/>
    <w:basedOn w:val="TableNormal"/>
    <w:uiPriority w:val="44"/>
    <w:rsid w:val="002C4CD4"/>
    <w:pPr>
      <w:spacing w:after="0" w:line="240" w:lineRule="auto"/>
    </w:pPr>
    <w:rPr>
      <w:rFonts w:eastAsiaTheme="minorHAnsi"/>
      <w:lang w:val="id-ID" w:eastAsia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semiHidden/>
    <w:unhideWhenUsed/>
    <w:rsid w:val="002C4CD4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F01FAD"/>
    <w:rPr>
      <w:b/>
      <w:bCs/>
    </w:rPr>
  </w:style>
  <w:style w:type="table" w:styleId="PlainTable5">
    <w:name w:val="Plain Table 5"/>
    <w:basedOn w:val="TableNormal"/>
    <w:uiPriority w:val="45"/>
    <w:rsid w:val="003316C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3316C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7Colorful">
    <w:name w:val="Grid Table 7 Colorful"/>
    <w:basedOn w:val="TableNormal"/>
    <w:uiPriority w:val="52"/>
    <w:rsid w:val="004934B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926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522802">
          <w:marLeft w:val="96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3.emf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8ED8AB-1C3D-4884-87F2-6883B233CD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4</TotalTime>
  <Pages>26</Pages>
  <Words>5032</Words>
  <Characters>28688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el Matthew</dc:creator>
  <cp:keywords/>
  <dc:description/>
  <cp:lastModifiedBy>Hansel Matthew</cp:lastModifiedBy>
  <cp:revision>1107</cp:revision>
  <cp:lastPrinted>2021-05-20T11:48:00Z</cp:lastPrinted>
  <dcterms:created xsi:type="dcterms:W3CDTF">2021-04-15T11:41:00Z</dcterms:created>
  <dcterms:modified xsi:type="dcterms:W3CDTF">2021-05-23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9a997fa3-7d29-3b86-b885-c91cb4978c41</vt:lpwstr>
  </property>
</Properties>
</file>